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63E59" w14:textId="77777777" w:rsidR="00C82FBE" w:rsidRDefault="00A21951" w:rsidP="00C82FBE">
      <w:pPr>
        <w:jc w:val="center"/>
        <w:rPr>
          <w:rFonts w:ascii="Garamond" w:hAnsi="Garamond"/>
          <w:sz w:val="28"/>
          <w:szCs w:val="28"/>
          <w:lang w:eastAsia="zh-CN"/>
        </w:rPr>
      </w:pPr>
      <w:bookmarkStart w:id="0" w:name="_GoBack"/>
      <w:bookmarkEnd w:id="0"/>
      <w:r>
        <w:rPr>
          <w:rFonts w:ascii="Garamond" w:hAnsi="Garamond"/>
          <w:sz w:val="28"/>
          <w:szCs w:val="28"/>
          <w:lang w:eastAsia="zh-CN"/>
        </w:rPr>
        <w:t>Editorial</w:t>
      </w:r>
      <w:r w:rsidR="00501E3E">
        <w:rPr>
          <w:rFonts w:ascii="Garamond" w:hAnsi="Garamond"/>
          <w:sz w:val="28"/>
          <w:szCs w:val="28"/>
          <w:lang w:eastAsia="zh-CN"/>
        </w:rPr>
        <w:t>:</w:t>
      </w:r>
      <w:r w:rsidR="00F30A10">
        <w:rPr>
          <w:rFonts w:ascii="Garamond" w:hAnsi="Garamond"/>
          <w:sz w:val="28"/>
          <w:szCs w:val="28"/>
          <w:lang w:eastAsia="zh-CN"/>
        </w:rPr>
        <w:t xml:space="preserve"> </w:t>
      </w:r>
      <w:r w:rsidR="00C82FBE" w:rsidRPr="00C82FBE">
        <w:rPr>
          <w:rFonts w:ascii="Garamond" w:hAnsi="Garamond" w:hint="eastAsia"/>
          <w:sz w:val="28"/>
          <w:szCs w:val="28"/>
          <w:lang w:eastAsia="zh-CN"/>
        </w:rPr>
        <w:t>R</w:t>
      </w:r>
      <w:r w:rsidR="00C82FBE" w:rsidRPr="00C82FBE">
        <w:rPr>
          <w:rFonts w:ascii="Garamond" w:hAnsi="Garamond"/>
          <w:sz w:val="28"/>
          <w:szCs w:val="28"/>
          <w:lang w:eastAsia="zh-CN"/>
        </w:rPr>
        <w:t>ecent Advances in Stochastic Model Updating</w:t>
      </w:r>
    </w:p>
    <w:p w14:paraId="7F62B199" w14:textId="1288A40F" w:rsidR="00C5377C" w:rsidRPr="00C5377C" w:rsidRDefault="00C5377C" w:rsidP="00C82FBE">
      <w:pPr>
        <w:jc w:val="center"/>
        <w:rPr>
          <w:rFonts w:ascii="Garamond" w:hAnsi="Garamond"/>
          <w:lang w:eastAsia="zh-CN"/>
        </w:rPr>
      </w:pPr>
      <w:r w:rsidRPr="00C5377C">
        <w:rPr>
          <w:rFonts w:ascii="Garamond" w:hAnsi="Garamond" w:hint="eastAsia"/>
          <w:lang w:eastAsia="zh-CN"/>
        </w:rPr>
        <w:t>Sifeng</w:t>
      </w:r>
      <w:r w:rsidRPr="00C5377C">
        <w:rPr>
          <w:rFonts w:ascii="Garamond" w:hAnsi="Garamond"/>
          <w:lang w:eastAsia="zh-CN"/>
        </w:rPr>
        <w:t xml:space="preserve"> Bi</w:t>
      </w:r>
      <w:r w:rsidR="001B094B" w:rsidRPr="001B094B">
        <w:rPr>
          <w:rFonts w:ascii="Garamond" w:hAnsi="Garamond"/>
          <w:vertAlign w:val="superscript"/>
          <w:lang w:eastAsia="zh-CN"/>
        </w:rPr>
        <w:t>1</w:t>
      </w:r>
      <w:r w:rsidRPr="00C5377C">
        <w:rPr>
          <w:rFonts w:ascii="Garamond" w:hAnsi="Garamond"/>
          <w:lang w:eastAsia="zh-CN"/>
        </w:rPr>
        <w:t>, Michael Beer</w:t>
      </w:r>
      <w:r w:rsidR="008C1F86">
        <w:rPr>
          <w:rFonts w:ascii="Garamond" w:hAnsi="Garamond"/>
          <w:vertAlign w:val="superscript"/>
          <w:lang w:eastAsia="zh-CN"/>
        </w:rPr>
        <w:t>2</w:t>
      </w:r>
      <w:r w:rsidR="00AC0F03">
        <w:rPr>
          <w:rFonts w:ascii="Garamond" w:hAnsi="Garamond" w:hint="eastAsia"/>
          <w:vertAlign w:val="superscript"/>
          <w:lang w:eastAsia="zh-CN"/>
        </w:rPr>
        <w:t>,</w:t>
      </w:r>
      <w:r w:rsidR="00AC0F03" w:rsidRPr="00AC0F03">
        <w:rPr>
          <w:rFonts w:ascii="Garamond" w:hAnsi="Garamond"/>
          <w:vertAlign w:val="superscript"/>
          <w:lang w:eastAsia="zh-CN"/>
        </w:rPr>
        <w:t xml:space="preserve"> </w:t>
      </w:r>
      <w:r w:rsidR="008C1F86">
        <w:rPr>
          <w:rFonts w:ascii="Garamond" w:hAnsi="Garamond"/>
          <w:vertAlign w:val="superscript"/>
          <w:lang w:eastAsia="zh-CN"/>
        </w:rPr>
        <w:t>3</w:t>
      </w:r>
      <w:r w:rsidR="00AC0F03" w:rsidRPr="00AC0F03">
        <w:rPr>
          <w:rFonts w:ascii="Garamond" w:hAnsi="Garamond"/>
          <w:vertAlign w:val="superscript"/>
          <w:lang w:eastAsia="zh-CN"/>
        </w:rPr>
        <w:t xml:space="preserve">, </w:t>
      </w:r>
      <w:r w:rsidR="008C1F86">
        <w:rPr>
          <w:rFonts w:ascii="Garamond" w:hAnsi="Garamond"/>
          <w:vertAlign w:val="superscript"/>
          <w:lang w:eastAsia="zh-CN"/>
        </w:rPr>
        <w:t>4</w:t>
      </w:r>
      <w:r w:rsidRPr="00C5377C">
        <w:rPr>
          <w:rFonts w:ascii="Garamond" w:hAnsi="Garamond"/>
          <w:lang w:eastAsia="zh-CN"/>
        </w:rPr>
        <w:t>, and John Mottershead</w:t>
      </w:r>
      <w:r w:rsidR="008C1F86">
        <w:rPr>
          <w:rFonts w:ascii="Garamond" w:hAnsi="Garamond"/>
          <w:vertAlign w:val="superscript"/>
          <w:lang w:eastAsia="zh-CN"/>
        </w:rPr>
        <w:t>3</w:t>
      </w:r>
    </w:p>
    <w:p w14:paraId="3AE0D62A" w14:textId="63E9BF00" w:rsidR="00C82FBE" w:rsidRPr="00983D74" w:rsidRDefault="008C1F86" w:rsidP="009E64B6">
      <w:pPr>
        <w:spacing w:after="0" w:line="240" w:lineRule="auto"/>
        <w:jc w:val="both"/>
        <w:rPr>
          <w:rFonts w:ascii="Garamond" w:hAnsi="Garamond"/>
          <w:lang w:eastAsia="zh-CN"/>
        </w:rPr>
      </w:pPr>
      <w:r>
        <w:rPr>
          <w:rFonts w:ascii="Garamond" w:hAnsi="Garamond"/>
          <w:vertAlign w:val="superscript"/>
          <w:lang w:eastAsia="zh-CN"/>
        </w:rPr>
        <w:t>1</w:t>
      </w:r>
      <w:r w:rsidR="001B094B" w:rsidRPr="00983D74">
        <w:rPr>
          <w:rFonts w:ascii="Garamond" w:hAnsi="Garamond" w:hint="eastAsia"/>
          <w:lang w:eastAsia="zh-CN"/>
        </w:rPr>
        <w:t>A</w:t>
      </w:r>
      <w:r w:rsidR="001B094B" w:rsidRPr="00983D74">
        <w:rPr>
          <w:rFonts w:ascii="Garamond" w:hAnsi="Garamond"/>
          <w:lang w:eastAsia="zh-CN"/>
        </w:rPr>
        <w:t>erospace Centre of Excellence, Department of Mechanical and Aerospace Engineering, University of Strathclyde, Glasgow, United Kingdom</w:t>
      </w:r>
    </w:p>
    <w:p w14:paraId="5E84EDF6" w14:textId="2E38C315" w:rsidR="009E64B6" w:rsidRPr="00983D74" w:rsidRDefault="009E64B6" w:rsidP="009E64B6">
      <w:pPr>
        <w:spacing w:after="0" w:line="240" w:lineRule="auto"/>
        <w:jc w:val="both"/>
        <w:rPr>
          <w:rFonts w:ascii="Garamond" w:hAnsi="Garamond"/>
        </w:rPr>
      </w:pPr>
      <w:r w:rsidRPr="00983D74">
        <w:rPr>
          <w:rFonts w:ascii="Garamond" w:hAnsi="Garamond"/>
          <w:vertAlign w:val="superscript"/>
        </w:rPr>
        <w:t>2</w:t>
      </w:r>
      <w:r w:rsidRPr="00983D74">
        <w:rPr>
          <w:rFonts w:ascii="Garamond" w:hAnsi="Garamond"/>
        </w:rPr>
        <w:t xml:space="preserve">Institute for Risk and Reliability, Leibniz University Hanover, </w:t>
      </w:r>
      <w:r w:rsidR="008C1F86">
        <w:rPr>
          <w:rFonts w:ascii="Garamond" w:hAnsi="Garamond" w:hint="eastAsia"/>
          <w:lang w:eastAsia="zh-CN"/>
        </w:rPr>
        <w:t>Ha</w:t>
      </w:r>
      <w:r w:rsidR="008C1F86">
        <w:rPr>
          <w:rFonts w:ascii="Garamond" w:hAnsi="Garamond"/>
        </w:rPr>
        <w:t xml:space="preserve">nover, </w:t>
      </w:r>
      <w:r w:rsidRPr="00983D74">
        <w:rPr>
          <w:rFonts w:ascii="Garamond" w:hAnsi="Garamond"/>
        </w:rPr>
        <w:t>Germany</w:t>
      </w:r>
    </w:p>
    <w:p w14:paraId="2CA9D501" w14:textId="77777777" w:rsidR="00AC0F03" w:rsidRPr="00983D74" w:rsidRDefault="00AC0F03" w:rsidP="009E64B6">
      <w:pPr>
        <w:spacing w:after="0" w:line="240" w:lineRule="auto"/>
        <w:jc w:val="both"/>
        <w:rPr>
          <w:rFonts w:ascii="Garamond" w:hAnsi="Garamond"/>
        </w:rPr>
      </w:pPr>
      <w:r w:rsidRPr="00983D74">
        <w:rPr>
          <w:rFonts w:ascii="Garamond" w:hAnsi="Garamond"/>
          <w:vertAlign w:val="superscript"/>
        </w:rPr>
        <w:t>3</w:t>
      </w:r>
      <w:r w:rsidRPr="00983D74">
        <w:rPr>
          <w:rFonts w:ascii="Garamond" w:hAnsi="Garamond"/>
        </w:rPr>
        <w:t xml:space="preserve">Institute for Risk and Uncertainty, School of Engineering, University of Liverpool, Liverpool, </w:t>
      </w:r>
      <w:r w:rsidRPr="00983D74">
        <w:rPr>
          <w:rFonts w:ascii="Garamond" w:hAnsi="Garamond"/>
          <w:lang w:eastAsia="zh-CN"/>
        </w:rPr>
        <w:t>United Kingdom</w:t>
      </w:r>
    </w:p>
    <w:p w14:paraId="0A5D4AA7" w14:textId="77777777" w:rsidR="009E64B6" w:rsidRPr="00983D74" w:rsidRDefault="00AC0F03" w:rsidP="009E64B6">
      <w:pPr>
        <w:spacing w:after="0" w:line="240" w:lineRule="auto"/>
        <w:jc w:val="both"/>
        <w:rPr>
          <w:rFonts w:ascii="Garamond" w:hAnsi="Garamond"/>
          <w:lang w:eastAsia="zh-CN"/>
        </w:rPr>
      </w:pPr>
      <w:r w:rsidRPr="00983D74">
        <w:rPr>
          <w:rFonts w:ascii="Garamond" w:hAnsi="Garamond"/>
          <w:vertAlign w:val="superscript"/>
          <w:lang w:eastAsia="zh-CN"/>
        </w:rPr>
        <w:t>4</w:t>
      </w:r>
      <w:r w:rsidRPr="00983D74">
        <w:rPr>
          <w:rFonts w:ascii="Garamond" w:hAnsi="Garamond"/>
          <w:lang w:eastAsia="zh-CN"/>
        </w:rPr>
        <w:t>International Joint Research Center for Engineering Reliability and Stochastic Mechanics, Tongji University, Shanghai, China</w:t>
      </w:r>
    </w:p>
    <w:p w14:paraId="3805A07E" w14:textId="77777777" w:rsidR="009E64B6" w:rsidRPr="009E64B6" w:rsidRDefault="009E64B6" w:rsidP="00C82FBE">
      <w:pPr>
        <w:jc w:val="both"/>
        <w:rPr>
          <w:rFonts w:ascii="Garamond" w:hAnsi="Garamond"/>
          <w:lang w:eastAsia="zh-CN"/>
        </w:rPr>
      </w:pPr>
    </w:p>
    <w:p w14:paraId="4AEAC19D" w14:textId="77777777" w:rsidR="00C82FBE" w:rsidRPr="008719F6" w:rsidRDefault="00C82FBE" w:rsidP="00C82FBE">
      <w:pPr>
        <w:jc w:val="both"/>
        <w:rPr>
          <w:rFonts w:ascii="Garamond" w:hAnsi="Garamond"/>
        </w:rPr>
      </w:pPr>
      <w:r>
        <w:rPr>
          <w:rFonts w:ascii="Garamond" w:hAnsi="Garamond"/>
        </w:rPr>
        <w:t xml:space="preserve">As a classical technology, </w:t>
      </w:r>
      <w:r w:rsidRPr="000175B7">
        <w:rPr>
          <w:rFonts w:ascii="Garamond" w:hAnsi="Garamond"/>
          <w:i/>
        </w:rPr>
        <w:t>Model Updating</w:t>
      </w:r>
      <w:r>
        <w:rPr>
          <w:rFonts w:ascii="Garamond" w:hAnsi="Garamond"/>
        </w:rPr>
        <w:t xml:space="preserve"> has been developed for </w:t>
      </w:r>
      <w:r w:rsidR="00C5377C">
        <w:rPr>
          <w:rFonts w:ascii="Garamond" w:hAnsi="Garamond"/>
        </w:rPr>
        <w:t>nearly</w:t>
      </w:r>
      <w:r>
        <w:rPr>
          <w:rFonts w:ascii="Garamond" w:hAnsi="Garamond"/>
        </w:rPr>
        <w:t xml:space="preserve"> 50 years to calibrate the parameters or the numerical model itself</w:t>
      </w:r>
      <w:r w:rsidR="00531DA4">
        <w:rPr>
          <w:rFonts w:ascii="Garamond" w:hAnsi="Garamond"/>
        </w:rPr>
        <w:t>,</w:t>
      </w:r>
      <w:r>
        <w:rPr>
          <w:rFonts w:ascii="Garamond" w:hAnsi="Garamond"/>
        </w:rPr>
        <w:t xml:space="preserve"> such </w:t>
      </w:r>
      <w:r w:rsidR="00531DA4">
        <w:rPr>
          <w:rFonts w:ascii="Garamond" w:hAnsi="Garamond"/>
        </w:rPr>
        <w:t>as</w:t>
      </w:r>
      <w:r>
        <w:rPr>
          <w:rFonts w:ascii="Garamond" w:hAnsi="Garamond"/>
        </w:rPr>
        <w:t xml:space="preserve"> to tune its prediction as close as possible </w:t>
      </w:r>
      <w:proofErr w:type="gramStart"/>
      <w:r>
        <w:rPr>
          <w:rFonts w:ascii="Garamond" w:hAnsi="Garamond"/>
        </w:rPr>
        <w:t>to  experimental</w:t>
      </w:r>
      <w:proofErr w:type="gramEnd"/>
      <w:r>
        <w:rPr>
          <w:rFonts w:ascii="Garamond" w:hAnsi="Garamond"/>
        </w:rPr>
        <w:t xml:space="preserve"> measurements. Industries have benefitted from a more precise model</w:t>
      </w:r>
      <w:r w:rsidR="00531DA4">
        <w:rPr>
          <w:rFonts w:ascii="Garamond" w:hAnsi="Garamond"/>
        </w:rPr>
        <w:t>,</w:t>
      </w:r>
      <w:r>
        <w:rPr>
          <w:rFonts w:ascii="Garamond" w:hAnsi="Garamond"/>
        </w:rPr>
        <w:t xml:space="preserve"> which further promotes the application of numerical simulation technologies, such as</w:t>
      </w:r>
      <w:r w:rsidR="00C00B0D">
        <w:rPr>
          <w:rFonts w:ascii="Garamond" w:hAnsi="Garamond"/>
        </w:rPr>
        <w:t xml:space="preserve"> the</w:t>
      </w:r>
      <w:r>
        <w:rPr>
          <w:rFonts w:ascii="Garamond" w:hAnsi="Garamond"/>
        </w:rPr>
        <w:t xml:space="preserve"> finite element method and c</w:t>
      </w:r>
      <w:r w:rsidRPr="007B54FC">
        <w:rPr>
          <w:rFonts w:ascii="Garamond" w:hAnsi="Garamond"/>
        </w:rPr>
        <w:t xml:space="preserve">omputational </w:t>
      </w:r>
      <w:r>
        <w:rPr>
          <w:rFonts w:ascii="Garamond" w:hAnsi="Garamond"/>
        </w:rPr>
        <w:t>f</w:t>
      </w:r>
      <w:r w:rsidRPr="007B54FC">
        <w:rPr>
          <w:rFonts w:ascii="Garamond" w:hAnsi="Garamond"/>
        </w:rPr>
        <w:t xml:space="preserve">luid </w:t>
      </w:r>
      <w:r>
        <w:rPr>
          <w:rFonts w:ascii="Garamond" w:hAnsi="Garamond"/>
        </w:rPr>
        <w:t>d</w:t>
      </w:r>
      <w:r w:rsidRPr="007B54FC">
        <w:rPr>
          <w:rFonts w:ascii="Garamond" w:hAnsi="Garamond"/>
        </w:rPr>
        <w:t>ynamics</w:t>
      </w:r>
      <w:r>
        <w:rPr>
          <w:rFonts w:ascii="Garamond" w:hAnsi="Garamond"/>
        </w:rPr>
        <w:t>. However, i</w:t>
      </w:r>
      <w:r w:rsidRPr="008719F6">
        <w:rPr>
          <w:rFonts w:ascii="Garamond" w:hAnsi="Garamond"/>
        </w:rPr>
        <w:t>t is widely recognized that the unavoidable uncertainties in both operational experiments and numerical analyses</w:t>
      </w:r>
      <w:r w:rsidR="00C00B0D">
        <w:rPr>
          <w:rFonts w:ascii="Garamond" w:hAnsi="Garamond"/>
        </w:rPr>
        <w:t xml:space="preserve"> must be understo</w:t>
      </w:r>
      <w:r w:rsidR="00484745">
        <w:rPr>
          <w:rFonts w:ascii="Garamond" w:hAnsi="Garamond"/>
        </w:rPr>
        <w:t>o</w:t>
      </w:r>
      <w:r w:rsidR="00C00B0D">
        <w:rPr>
          <w:rFonts w:ascii="Garamond" w:hAnsi="Garamond"/>
        </w:rPr>
        <w:t>d by the process of</w:t>
      </w:r>
      <w:r w:rsidRPr="008719F6">
        <w:rPr>
          <w:rFonts w:ascii="Garamond" w:hAnsi="Garamond"/>
        </w:rPr>
        <w:t xml:space="preserve"> </w:t>
      </w:r>
      <w:r>
        <w:rPr>
          <w:rFonts w:ascii="Garamond" w:hAnsi="Garamond"/>
        </w:rPr>
        <w:t xml:space="preserve">model updating. Uncertainty analysis has </w:t>
      </w:r>
      <w:r w:rsidR="00C00B0D">
        <w:rPr>
          <w:rFonts w:ascii="Garamond" w:hAnsi="Garamond"/>
        </w:rPr>
        <w:t xml:space="preserve">enabled the progression of </w:t>
      </w:r>
      <w:r>
        <w:rPr>
          <w:rFonts w:ascii="Garamond" w:hAnsi="Garamond"/>
        </w:rPr>
        <w:t>model</w:t>
      </w:r>
      <w:r w:rsidR="00C00B0D">
        <w:rPr>
          <w:rFonts w:ascii="Garamond" w:hAnsi="Garamond"/>
        </w:rPr>
        <w:t xml:space="preserve"> </w:t>
      </w:r>
      <w:r>
        <w:rPr>
          <w:rFonts w:ascii="Garamond" w:hAnsi="Garamond"/>
        </w:rPr>
        <w:t xml:space="preserve">updating from the deterministic domain to the stochastic domain. </w:t>
      </w:r>
      <w:r w:rsidRPr="008719F6">
        <w:rPr>
          <w:rFonts w:ascii="Garamond" w:hAnsi="Garamond"/>
        </w:rPr>
        <w:t>Non-deterministic mode</w:t>
      </w:r>
      <w:r>
        <w:rPr>
          <w:rFonts w:ascii="Garamond" w:hAnsi="Garamond"/>
        </w:rPr>
        <w:t>l</w:t>
      </w:r>
      <w:r w:rsidRPr="008719F6">
        <w:rPr>
          <w:rFonts w:ascii="Garamond" w:hAnsi="Garamond"/>
        </w:rPr>
        <w:t xml:space="preserve">ling approaches enable characterization, propagation, and quantification of the inevitable uncertainties, providing predictions over a possible range of outcomes (distributional, interval, fuzzy, etc.) rather than a unique solution with maximum fidelity to a single experiment. Such approaches </w:t>
      </w:r>
      <w:r w:rsidR="00C00B0D">
        <w:rPr>
          <w:rFonts w:ascii="Garamond" w:hAnsi="Garamond"/>
        </w:rPr>
        <w:t xml:space="preserve">provide confidence in structural dynamics, and </w:t>
      </w:r>
      <w:r w:rsidRPr="008719F6">
        <w:rPr>
          <w:rFonts w:ascii="Garamond" w:hAnsi="Garamond"/>
        </w:rPr>
        <w:t>computer-aided engineering</w:t>
      </w:r>
      <w:r w:rsidR="00C00B0D">
        <w:rPr>
          <w:rFonts w:ascii="Garamond" w:hAnsi="Garamond"/>
        </w:rPr>
        <w:t xml:space="preserve"> generally, backed up by detailed uncertainty quantification</w:t>
      </w:r>
      <w:r w:rsidRPr="008719F6">
        <w:rPr>
          <w:rFonts w:ascii="Garamond" w:hAnsi="Garamond"/>
        </w:rPr>
        <w:t xml:space="preserve">. </w:t>
      </w:r>
    </w:p>
    <w:p w14:paraId="2B127496" w14:textId="77777777" w:rsidR="00C82FBE" w:rsidRDefault="00C82FBE" w:rsidP="00C82FBE">
      <w:pPr>
        <w:jc w:val="both"/>
        <w:rPr>
          <w:rFonts w:ascii="Garamond" w:hAnsi="Garamond"/>
        </w:rPr>
      </w:pPr>
      <w:r w:rsidRPr="008719F6">
        <w:rPr>
          <w:rFonts w:ascii="Garamond" w:hAnsi="Garamond"/>
        </w:rPr>
        <w:t xml:space="preserve">However, challenges emerge from modern developments of aerospace, </w:t>
      </w:r>
      <w:r w:rsidR="00120B30" w:rsidRPr="008719F6">
        <w:rPr>
          <w:rFonts w:ascii="Garamond" w:hAnsi="Garamond"/>
        </w:rPr>
        <w:t>mechanical</w:t>
      </w:r>
      <w:r w:rsidRPr="008719F6">
        <w:rPr>
          <w:rFonts w:ascii="Garamond" w:hAnsi="Garamond"/>
        </w:rPr>
        <w:t xml:space="preserve">, and </w:t>
      </w:r>
      <w:r w:rsidR="00120B30">
        <w:rPr>
          <w:rFonts w:ascii="Garamond" w:hAnsi="Garamond"/>
        </w:rPr>
        <w:t xml:space="preserve">civil </w:t>
      </w:r>
      <w:r w:rsidRPr="008719F6">
        <w:rPr>
          <w:rFonts w:ascii="Garamond" w:hAnsi="Garamond" w:hint="eastAsia"/>
          <w:lang w:eastAsia="zh-CN"/>
        </w:rPr>
        <w:t>industries</w:t>
      </w:r>
      <w:r w:rsidRPr="008719F6">
        <w:rPr>
          <w:rFonts w:ascii="Garamond" w:hAnsi="Garamond"/>
          <w:lang w:eastAsia="zh-CN"/>
        </w:rPr>
        <w:t>, where</w:t>
      </w:r>
      <w:r w:rsidRPr="008719F6">
        <w:rPr>
          <w:rFonts w:ascii="Garamond" w:hAnsi="Garamond"/>
        </w:rPr>
        <w:t xml:space="preserve"> large-scale and multi</w:t>
      </w:r>
      <w:r w:rsidR="00CE78E2">
        <w:rPr>
          <w:rFonts w:ascii="Garamond" w:hAnsi="Garamond"/>
        </w:rPr>
        <w:t>-</w:t>
      </w:r>
      <w:r w:rsidRPr="008719F6">
        <w:rPr>
          <w:rFonts w:ascii="Garamond" w:hAnsi="Garamond"/>
        </w:rPr>
        <w:t>physics systems are designed and employed with huge parameter dimension</w:t>
      </w:r>
      <w:r w:rsidR="00531DA4">
        <w:rPr>
          <w:rFonts w:ascii="Garamond" w:hAnsi="Garamond"/>
        </w:rPr>
        <w:t>s</w:t>
      </w:r>
      <w:r w:rsidRPr="008719F6">
        <w:rPr>
          <w:rFonts w:ascii="Garamond" w:hAnsi="Garamond"/>
        </w:rPr>
        <w:t xml:space="preserve">, discrepant parameter sensitivity, multifarious sources of uncertainties, huge calculation burden, etc. Thus, it requires further development of the current techniques for uncertainty treatment to enhance the trustworthiness of computational simulations in complex structural dynamics and </w:t>
      </w:r>
      <w:r w:rsidR="00C00B0D">
        <w:rPr>
          <w:rFonts w:ascii="Garamond" w:hAnsi="Garamond"/>
        </w:rPr>
        <w:t xml:space="preserve">coupled </w:t>
      </w:r>
      <w:r w:rsidRPr="008719F6">
        <w:rPr>
          <w:rFonts w:ascii="Garamond" w:hAnsi="Garamond"/>
        </w:rPr>
        <w:t>multi</w:t>
      </w:r>
      <w:r w:rsidR="00CE78E2">
        <w:rPr>
          <w:rFonts w:ascii="Garamond" w:hAnsi="Garamond"/>
        </w:rPr>
        <w:t>-</w:t>
      </w:r>
      <w:r w:rsidRPr="008719F6">
        <w:rPr>
          <w:rFonts w:ascii="Garamond" w:hAnsi="Garamond"/>
        </w:rPr>
        <w:t>physic</w:t>
      </w:r>
      <w:r w:rsidR="000652CD">
        <w:rPr>
          <w:rFonts w:ascii="Garamond" w:hAnsi="Garamond"/>
        </w:rPr>
        <w:t>al</w:t>
      </w:r>
      <w:r w:rsidRPr="008719F6">
        <w:rPr>
          <w:rFonts w:ascii="Garamond" w:hAnsi="Garamond"/>
        </w:rPr>
        <w:t xml:space="preserve"> mechanics.</w:t>
      </w:r>
    </w:p>
    <w:p w14:paraId="7E0F5C14" w14:textId="77777777" w:rsidR="002E4CD3" w:rsidRPr="008719F6" w:rsidRDefault="002E4CD3" w:rsidP="00C82FBE">
      <w:pPr>
        <w:jc w:val="both"/>
        <w:rPr>
          <w:rFonts w:ascii="Garamond" w:hAnsi="Garamond"/>
          <w:lang w:eastAsia="zh-CN"/>
        </w:rPr>
      </w:pPr>
      <w:r>
        <w:rPr>
          <w:rFonts w:ascii="Garamond" w:hAnsi="Garamond"/>
          <w:lang w:eastAsia="zh-CN"/>
        </w:rPr>
        <w:t xml:space="preserve">This special issue </w:t>
      </w:r>
      <w:r w:rsidR="00120B30">
        <w:rPr>
          <w:rFonts w:ascii="Garamond" w:hAnsi="Garamond"/>
          <w:lang w:eastAsia="zh-CN"/>
        </w:rPr>
        <w:t>is dedicated</w:t>
      </w:r>
      <w:r>
        <w:rPr>
          <w:rFonts w:ascii="Garamond" w:hAnsi="Garamond"/>
          <w:lang w:eastAsia="zh-CN"/>
        </w:rPr>
        <w:t xml:space="preserve"> to summariz</w:t>
      </w:r>
      <w:r w:rsidR="00531DA4">
        <w:rPr>
          <w:rFonts w:ascii="Garamond" w:hAnsi="Garamond"/>
          <w:lang w:eastAsia="zh-CN"/>
        </w:rPr>
        <w:t>ing</w:t>
      </w:r>
      <w:r>
        <w:rPr>
          <w:rFonts w:ascii="Garamond" w:hAnsi="Garamond"/>
          <w:lang w:eastAsia="zh-CN"/>
        </w:rPr>
        <w:t xml:space="preserve"> the </w:t>
      </w:r>
      <w:r w:rsidR="00E61C24">
        <w:rPr>
          <w:rFonts w:ascii="Garamond" w:hAnsi="Garamond"/>
          <w:lang w:eastAsia="zh-CN"/>
        </w:rPr>
        <w:t>latest</w:t>
      </w:r>
      <w:r>
        <w:rPr>
          <w:rFonts w:ascii="Garamond" w:hAnsi="Garamond"/>
          <w:lang w:eastAsia="zh-CN"/>
        </w:rPr>
        <w:t xml:space="preserve"> development of </w:t>
      </w:r>
      <w:r w:rsidR="00120B30">
        <w:rPr>
          <w:rFonts w:ascii="Garamond" w:hAnsi="Garamond"/>
          <w:lang w:eastAsia="zh-CN"/>
        </w:rPr>
        <w:t xml:space="preserve">stochastic model updating, including novel </w:t>
      </w:r>
      <w:r>
        <w:rPr>
          <w:rFonts w:ascii="Garamond" w:hAnsi="Garamond"/>
          <w:lang w:eastAsia="zh-CN"/>
        </w:rPr>
        <w:t>uncertainty treatment</w:t>
      </w:r>
      <w:r w:rsidR="00120B30">
        <w:rPr>
          <w:rFonts w:ascii="Garamond" w:hAnsi="Garamond"/>
          <w:lang w:eastAsia="zh-CN"/>
        </w:rPr>
        <w:t xml:space="preserve"> </w:t>
      </w:r>
      <w:r w:rsidR="005212CD">
        <w:rPr>
          <w:rFonts w:ascii="Garamond" w:hAnsi="Garamond"/>
          <w:lang w:eastAsia="zh-CN"/>
        </w:rPr>
        <w:t>approaches</w:t>
      </w:r>
      <w:r w:rsidR="00E61C24">
        <w:rPr>
          <w:rFonts w:ascii="Garamond" w:hAnsi="Garamond"/>
          <w:lang w:eastAsia="zh-CN"/>
        </w:rPr>
        <w:t xml:space="preserve">, </w:t>
      </w:r>
      <w:r w:rsidR="009B086D">
        <w:rPr>
          <w:rFonts w:ascii="Garamond" w:hAnsi="Garamond"/>
          <w:lang w:eastAsia="zh-CN"/>
        </w:rPr>
        <w:t>efficient</w:t>
      </w:r>
      <w:r w:rsidR="00E61C24">
        <w:rPr>
          <w:rFonts w:ascii="Garamond" w:hAnsi="Garamond"/>
          <w:lang w:eastAsia="zh-CN"/>
        </w:rPr>
        <w:t xml:space="preserve"> </w:t>
      </w:r>
      <w:r w:rsidR="00120B30">
        <w:rPr>
          <w:rFonts w:ascii="Garamond" w:hAnsi="Garamond"/>
          <w:lang w:eastAsia="zh-CN"/>
        </w:rPr>
        <w:t xml:space="preserve">parameter calibration </w:t>
      </w:r>
      <w:r w:rsidR="00E61C24">
        <w:rPr>
          <w:rFonts w:ascii="Garamond" w:hAnsi="Garamond"/>
          <w:lang w:eastAsia="zh-CN"/>
        </w:rPr>
        <w:t xml:space="preserve">algorithms, </w:t>
      </w:r>
      <w:r w:rsidR="009B086D">
        <w:rPr>
          <w:rFonts w:ascii="Garamond" w:hAnsi="Garamond"/>
          <w:lang w:eastAsia="zh-CN"/>
        </w:rPr>
        <w:t xml:space="preserve">advanced test techniques, </w:t>
      </w:r>
      <w:r w:rsidR="005212CD">
        <w:rPr>
          <w:rFonts w:ascii="Garamond" w:hAnsi="Garamond"/>
          <w:lang w:eastAsia="zh-CN"/>
        </w:rPr>
        <w:t>etc. The collection</w:t>
      </w:r>
      <w:r w:rsidR="007334BA">
        <w:rPr>
          <w:rFonts w:ascii="Garamond" w:hAnsi="Garamond"/>
          <w:lang w:eastAsia="zh-CN"/>
        </w:rPr>
        <w:t>s</w:t>
      </w:r>
      <w:r w:rsidR="005212CD">
        <w:rPr>
          <w:rFonts w:ascii="Garamond" w:hAnsi="Garamond"/>
          <w:lang w:eastAsia="zh-CN"/>
        </w:rPr>
        <w:t xml:space="preserve"> of the special issue </w:t>
      </w:r>
      <w:r w:rsidR="00A56041">
        <w:rPr>
          <w:rFonts w:ascii="Garamond" w:hAnsi="Garamond"/>
          <w:lang w:eastAsia="zh-CN"/>
        </w:rPr>
        <w:t>are not</w:t>
      </w:r>
      <w:r w:rsidR="005212CD">
        <w:rPr>
          <w:rFonts w:ascii="Garamond" w:hAnsi="Garamond"/>
          <w:lang w:eastAsia="zh-CN"/>
        </w:rPr>
        <w:t xml:space="preserve"> limit</w:t>
      </w:r>
      <w:r w:rsidR="00A56041">
        <w:rPr>
          <w:rFonts w:ascii="Garamond" w:hAnsi="Garamond"/>
          <w:lang w:eastAsia="zh-CN"/>
        </w:rPr>
        <w:t>ed</w:t>
      </w:r>
      <w:r w:rsidR="005212CD">
        <w:rPr>
          <w:rFonts w:ascii="Garamond" w:hAnsi="Garamond"/>
          <w:lang w:eastAsia="zh-CN"/>
        </w:rPr>
        <w:t xml:space="preserve"> to </w:t>
      </w:r>
      <w:r w:rsidR="00A56041">
        <w:rPr>
          <w:rFonts w:ascii="Garamond" w:hAnsi="Garamond"/>
          <w:lang w:eastAsia="zh-CN"/>
        </w:rPr>
        <w:t>the activity of model/parameter calibration</w:t>
      </w:r>
      <w:r w:rsidR="007334BA">
        <w:rPr>
          <w:rFonts w:ascii="Garamond" w:hAnsi="Garamond"/>
          <w:lang w:eastAsia="zh-CN"/>
        </w:rPr>
        <w:t>, but outreach to load identification, structur</w:t>
      </w:r>
      <w:r w:rsidR="000652CD">
        <w:rPr>
          <w:rFonts w:ascii="Garamond" w:hAnsi="Garamond"/>
          <w:lang w:eastAsia="zh-CN"/>
        </w:rPr>
        <w:t>al</w:t>
      </w:r>
      <w:r w:rsidR="007334BA">
        <w:rPr>
          <w:rFonts w:ascii="Garamond" w:hAnsi="Garamond"/>
          <w:lang w:eastAsia="zh-CN"/>
        </w:rPr>
        <w:t xml:space="preserve"> health monitoring, reliability analysis, and model class selection, demonstrating the </w:t>
      </w:r>
      <w:r w:rsidR="00985078">
        <w:rPr>
          <w:rFonts w:ascii="Garamond" w:hAnsi="Garamond"/>
          <w:lang w:eastAsia="zh-CN"/>
        </w:rPr>
        <w:t xml:space="preserve">vitality of </w:t>
      </w:r>
      <w:r w:rsidR="00003ED9">
        <w:rPr>
          <w:rFonts w:ascii="Garamond" w:hAnsi="Garamond"/>
          <w:lang w:eastAsia="zh-CN"/>
        </w:rPr>
        <w:t xml:space="preserve">the </w:t>
      </w:r>
      <w:r w:rsidR="00531DA4">
        <w:rPr>
          <w:rFonts w:ascii="Garamond" w:hAnsi="Garamond"/>
          <w:lang w:eastAsia="zh-CN"/>
        </w:rPr>
        <w:t>tradition</w:t>
      </w:r>
      <w:r w:rsidR="00885D6F">
        <w:rPr>
          <w:rFonts w:ascii="Garamond" w:hAnsi="Garamond"/>
          <w:lang w:eastAsia="zh-CN"/>
        </w:rPr>
        <w:t>al</w:t>
      </w:r>
      <w:r w:rsidR="00003ED9">
        <w:rPr>
          <w:rFonts w:ascii="Garamond" w:hAnsi="Garamond"/>
          <w:lang w:eastAsia="zh-CN"/>
        </w:rPr>
        <w:t xml:space="preserve"> topic</w:t>
      </w:r>
      <w:r w:rsidR="007334BA">
        <w:rPr>
          <w:rFonts w:ascii="Garamond" w:hAnsi="Garamond"/>
          <w:lang w:eastAsia="zh-CN"/>
        </w:rPr>
        <w:t xml:space="preserve"> in</w:t>
      </w:r>
      <w:r w:rsidR="00003ED9">
        <w:rPr>
          <w:rFonts w:ascii="Garamond" w:hAnsi="Garamond"/>
          <w:lang w:eastAsia="zh-CN"/>
        </w:rPr>
        <w:t xml:space="preserve"> modern</w:t>
      </w:r>
      <w:r w:rsidR="007334BA">
        <w:rPr>
          <w:rFonts w:ascii="Garamond" w:hAnsi="Garamond"/>
          <w:lang w:eastAsia="zh-CN"/>
        </w:rPr>
        <w:t xml:space="preserve"> engineering</w:t>
      </w:r>
      <w:r w:rsidR="00003ED9">
        <w:rPr>
          <w:rFonts w:ascii="Garamond" w:hAnsi="Garamond"/>
          <w:lang w:eastAsia="zh-CN"/>
        </w:rPr>
        <w:t xml:space="preserve"> applications</w:t>
      </w:r>
      <w:r w:rsidR="007334BA">
        <w:rPr>
          <w:rFonts w:ascii="Garamond" w:hAnsi="Garamond"/>
          <w:lang w:eastAsia="zh-CN"/>
        </w:rPr>
        <w:t xml:space="preserve">. </w:t>
      </w:r>
    </w:p>
    <w:p w14:paraId="2E4C774F" w14:textId="3FC6DF93" w:rsidR="00D26607" w:rsidRDefault="00885D6F" w:rsidP="00885D6F">
      <w:pPr>
        <w:jc w:val="both"/>
        <w:rPr>
          <w:rFonts w:ascii="Garamond" w:hAnsi="Garamond"/>
          <w:lang w:eastAsia="zh-CN"/>
        </w:rPr>
      </w:pPr>
      <w:r w:rsidRPr="00885D6F">
        <w:rPr>
          <w:rFonts w:ascii="Garamond" w:hAnsi="Garamond"/>
          <w:lang w:eastAsia="zh-CN"/>
        </w:rPr>
        <w:t>This special issue</w:t>
      </w:r>
      <w:r>
        <w:rPr>
          <w:rFonts w:ascii="Garamond" w:hAnsi="Garamond"/>
          <w:lang w:eastAsia="zh-CN"/>
        </w:rPr>
        <w:t xml:space="preserve"> </w:t>
      </w:r>
      <w:r w:rsidR="00273B60">
        <w:rPr>
          <w:rFonts w:ascii="Garamond" w:hAnsi="Garamond"/>
          <w:lang w:eastAsia="zh-CN"/>
        </w:rPr>
        <w:t xml:space="preserve">consists of </w:t>
      </w:r>
      <w:r w:rsidR="00EC07FD">
        <w:rPr>
          <w:rFonts w:ascii="Garamond" w:hAnsi="Garamond"/>
          <w:lang w:eastAsia="zh-CN"/>
        </w:rPr>
        <w:t>15 articles, which are divided into</w:t>
      </w:r>
      <w:r w:rsidR="00697F2E">
        <w:rPr>
          <w:rFonts w:ascii="Garamond" w:hAnsi="Garamond"/>
          <w:lang w:eastAsia="zh-CN"/>
        </w:rPr>
        <w:t xml:space="preserve"> five</w:t>
      </w:r>
      <w:r w:rsidR="00EC07FD">
        <w:rPr>
          <w:rFonts w:ascii="Garamond" w:hAnsi="Garamond"/>
          <w:lang w:eastAsia="zh-CN"/>
        </w:rPr>
        <w:t xml:space="preserve"> groups according to their research topics and application domains:</w:t>
      </w:r>
      <w:r w:rsidR="00697F2E">
        <w:rPr>
          <w:rFonts w:ascii="Garamond" w:hAnsi="Garamond"/>
          <w:lang w:eastAsia="zh-CN"/>
        </w:rPr>
        <w:t xml:space="preserve"> </w:t>
      </w:r>
      <w:r w:rsidR="00EC07FD">
        <w:rPr>
          <w:rFonts w:ascii="Garamond" w:hAnsi="Garamond"/>
          <w:lang w:eastAsia="zh-CN"/>
        </w:rPr>
        <w:t>one tutorial article</w:t>
      </w:r>
      <w:r w:rsidR="001072CC">
        <w:rPr>
          <w:rFonts w:ascii="Garamond" w:hAnsi="Garamond"/>
          <w:lang w:eastAsia="zh-CN"/>
        </w:rPr>
        <w:t xml:space="preserve"> </w:t>
      </w:r>
      <w:r w:rsidR="001072CC">
        <w:rPr>
          <w:rFonts w:ascii="Garamond" w:hAnsi="Garamond"/>
          <w:lang w:eastAsia="zh-CN"/>
        </w:rPr>
        <w:fldChar w:fldCharType="begin" w:fldLock="1"/>
      </w:r>
      <w:r w:rsidR="00960B41">
        <w:rPr>
          <w:rFonts w:ascii="Garamond" w:hAnsi="Garamond"/>
          <w:lang w:eastAsia="zh-CN"/>
        </w:rPr>
        <w:instrText>ADDIN CSL_CITATION {"citationItems":[{"id":"ITEM-1","itemData":{"DOI":"10.1016/j.ymssp.2021.107760","ISSN":"0888-3270","abstract":"This tutorial paper reviews the use of advanced Monte Carlo sampling methods in the context of Bayesian model updating for engineering applications. Markov Chain Monte Carlo, Transitional Markov Chain Monte Carlo, and Sequential Monte Carlo methods are introduced, applied to different case studies and finally their performance is compared. For each of these methods, numerical implementations and their settings are provided. Three case studies with increased complexity and challenges are presented showing the advantages and limitations of each of the sampling techniques under review. The first case study presents the parameter identification for a spring-mass system under a static load. The second case study presents a 2-dimensional bi-modal posterior distribution and the aim is to observe the performance of each of these sampling techniques in sampling from such distribution. Finally, the last case study presents the stochastic identification of the model parameters of a complex and non-linear numerical model based on experimental data. The case studies presented in this paper consider the recorded data set as a single piece of information which is used to make inferences and estimations on time-invariant model parameters.","author":[{"dropping-particle":"","family":"Lye","given":"Adolphus","non-dropping-particle":"","parse-names":false,"suffix":""},{"dropping-particle":"","family":"Cicirello","given":"Alice","non-dropping-particle":"","parse-names":false,"suffix":""},{"dropping-particle":"","family":"Patelli","given":"Edoardo","non-dropping-particle":"","parse-names":false,"suffix":""}],"container-title":"Mechanical Systems and Signal Processing","id":"ITEM-1","issued":{"date-parts":[["2021","10","1"]]},"page":"107760","publisher":"Elsevier BV","title":"Sampling methods for solving Bayesian model updating problems: A tutorial","type":"article-journal","volume":"159"},"uris":["http://www.mendeley.com/documents/?uuid=1b878a01-febb-42a5-9463-5e96a8804cc4"]}],"mendeley":{"formattedCitation":"[1]","plainTextFormattedCitation":"[1]","previouslyFormattedCitation":"[1]"},"properties":{"noteIndex":0},"schema":"https://github.com/citation-style-language/schema/raw/master/csl-citation.json"}</w:instrText>
      </w:r>
      <w:r w:rsidR="001072CC">
        <w:rPr>
          <w:rFonts w:ascii="Garamond" w:hAnsi="Garamond"/>
          <w:lang w:eastAsia="zh-CN"/>
        </w:rPr>
        <w:fldChar w:fldCharType="separate"/>
      </w:r>
      <w:r w:rsidR="001072CC" w:rsidRPr="001072CC">
        <w:rPr>
          <w:rFonts w:ascii="Garamond" w:hAnsi="Garamond"/>
          <w:noProof/>
          <w:lang w:eastAsia="zh-CN"/>
        </w:rPr>
        <w:t>[1]</w:t>
      </w:r>
      <w:r w:rsidR="001072CC">
        <w:rPr>
          <w:rFonts w:ascii="Garamond" w:hAnsi="Garamond"/>
          <w:lang w:eastAsia="zh-CN"/>
        </w:rPr>
        <w:fldChar w:fldCharType="end"/>
      </w:r>
      <w:r w:rsidR="00EC07FD">
        <w:rPr>
          <w:rFonts w:ascii="Garamond" w:hAnsi="Garamond"/>
          <w:lang w:eastAsia="zh-CN"/>
        </w:rPr>
        <w:t xml:space="preserve"> </w:t>
      </w:r>
      <w:r w:rsidR="003635C6">
        <w:rPr>
          <w:rFonts w:ascii="Garamond" w:hAnsi="Garamond"/>
          <w:lang w:eastAsia="zh-CN"/>
        </w:rPr>
        <w:t xml:space="preserve">on </w:t>
      </w:r>
      <w:r w:rsidR="001072CC">
        <w:rPr>
          <w:rFonts w:ascii="Garamond" w:hAnsi="Garamond"/>
          <w:lang w:eastAsia="zh-CN"/>
        </w:rPr>
        <w:t>advanced sampling methods</w:t>
      </w:r>
      <w:r w:rsidR="005036D1">
        <w:rPr>
          <w:rFonts w:ascii="Garamond" w:hAnsi="Garamond"/>
          <w:lang w:eastAsia="zh-CN"/>
        </w:rPr>
        <w:t>;</w:t>
      </w:r>
      <w:r w:rsidR="00697F2E">
        <w:rPr>
          <w:rFonts w:ascii="Garamond" w:hAnsi="Garamond"/>
          <w:lang w:eastAsia="zh-CN"/>
        </w:rPr>
        <w:t xml:space="preserve"> four papers </w:t>
      </w:r>
      <w:r w:rsidR="00697F2E">
        <w:rPr>
          <w:rFonts w:ascii="Garamond" w:hAnsi="Garamond"/>
          <w:lang w:eastAsia="zh-CN"/>
        </w:rPr>
        <w:fldChar w:fldCharType="begin" w:fldLock="1"/>
      </w:r>
      <w:r w:rsidR="008C1F86">
        <w:rPr>
          <w:rFonts w:ascii="Garamond" w:hAnsi="Garamond"/>
          <w:lang w:eastAsia="zh-CN"/>
        </w:rPr>
        <w:instrText>ADDIN CSL_CITATION {"citationItems":[{"id":"ITEM-1","itemData":{"DOI":"10.1016/j.ymssp.2021.108195","ISSN":"10961216","abstract":"This work proposes a novel methodology to fulfil the challenging expectation in stochastic model updating to calibrate the probabilistic distributions of parameters without any assumption about the distribution formats. To achieve this task, an approximate Bayesian computation model updating framework is developed by employing staircase random variables and the Bhattacharyya distance. In this framework, parameters with aleatory and epistemic uncertainties are described by staircase random variables. The discrepancy between model predictions and observations is then quantified by the Bhattacharyya distance-based approximate likelihood. In addition, a Bayesian updating using the Euclidian distance is performed as preconditioner to avoid non-unique solutions. The performance of the proposed procedure is demonstrated with two exemplary applications, a simulated shear building model example and a challenging benchmark problem for uncertainty treatment. These examples demonstrate feasibility of the combined application of staircase random variables and the Bhattacharyya distance in stochastic model updating and uncertainty characterization.","author":[{"dropping-particle":"","family":"Kitahara","given":"Masaru","non-dropping-particle":"","parse-names":false,"suffix":""},{"dropping-particle":"","family":"Bi","given":"Sifeng","non-dropping-particle":"","parse-names":false,"suffix":""},{"dropping-particle":"","family":"Broggi","given":"Matteo","non-dropping-particle":"","parse-names":false,"suffix":""},{"dropping-particle":"","family":"Beer","given":"Michael","non-dropping-particle":"","parse-names":false,"suffix":""}],"container-title":"Mechanical Systems and Signal Processing","id":"ITEM-1","issued":{"date-parts":[["2022","1","15"]]},"page":"108195","publisher":"Academic Press","title":"Nonparametric Bayesian stochastic model updating with hybrid uncertainties","type":"article-journal","volume":"163"},"uris":["http://www.mendeley.com/documents/?uuid=8facbc8b-6181-4f00-b219-c40dcd2ac5ab"]},{"id":"ITEM-2","itemData":{"DOI":"10.1016/j.ymssp.2021.107615","ISSN":"0888-3270","abstract":"This study was devoted to investigating stochastic model updating in a Bayesian inference framework based on a frequency response function (FRF) vector without any post-processing such as smoothing and windowing. The statistics of raw FRFs were inferred with a multivariate complex-valued Gaussian ratio distribution. The likelihood function was formulated by embedding the theoretical FRFs that contained the model parameters to be updated in the class of the probability model of the raw FRFs. The Transitional Markov chain Monte Carlo (TMCMC) used to sample the posterior probability density function implies considerable computational toll because of the large batch of repetitive analyses of the forward model and the increasing expense of the likelihood function calculations with large-scale loop operations. The vectorized formula was derived analytically to avoid time-consuming loop operations involved in the likelihood function evaluation. Furthermore, a distributed parallel computing scheme was developed to allow the TMCMC stochastic simulation to run across multiple CPU cores on multiple computers in a network. The case studies demonstrated that the fast-computational scheme could exploit the availability of high-performance computing facilities to drastically reduce the time-to-solution. Finally, parametric analysis was utilized to illustrate the uncertainty propagation properties of the model parameters with the variations of the noise level, sampling time, and frequency bandwidth.","author":[{"dropping-particle":"","family":"Yan","given":"Wang-Ji","non-dropping-particle":"","parse-names":false,"suffix":""},{"dropping-particle":"","family":"Cao","given":"Shi-Ze","non-dropping-particle":"","parse-names":false,"suffix":""},{"dropping-particle":"","family":"Ren","given":"Wei-Xin","non-dropping-particle":"","parse-names":false,"suffix":""},{"dropping-particle":"","family":"Yuen","given":"Ka-Veng","non-dropping-particle":"","parse-names":false,"suffix":""},{"dropping-particle":"","family":"Li","given":"Dan","non-dropping-particle":"","parse-names":false,"suffix":""},{"dropping-particle":"","family":"Katafygiotis","given":"Lambros","non-dropping-particle":"","parse-names":false,"suffix":""}],"container-title":"Mechanical Systems and Signal Processing","id":"ITEM-2","issued":{"date-parts":[["2021"]]},"page":"107615","title":"Vectorization and distributed parallelization of Bayesian model updating based on a multivariate complex-valued probabilistic model of frequency response functions","type":"article-journal","volume":"156"},"uris":["http://www.mendeley.com/documents/?uuid=86727f63-0bbf-443f-8346-a33354053eaa"]},{"id":"ITEM-3","itemData":{"DOI":"10.1016/j.ymssp.2021.107834","ISSN":"0888-3270","abstract":"This work presents a Bayesian model updating approach for handling contaminant source characterization problems in the context of water distribution networks. The problem is formulated in a Bayesian model class selection framework where each model class represents a possible contaminant event. The parameters of each model class characterize the contaminant mass inflow over time in terms of its intensity and starting time. The class with the highest posterior probability is interpreted as the most plausible location for the contaminant injection. The evidences of the model classes are estimated using the transitional Markov chain Monte Carlo (TMCMC) method. The approach provides additional insight into the current network state in terms of posterior samples of the parameters that describe the contaminant event. The effectiveness of the proposed identification framework is illustrated by applying the contaminant source detection approach to a couple of water distribution systems.","author":[{"dropping-particle":"","family":"Jerez","given":"D J","non-dropping-particle":"","parse-names":false,"suffix":""},{"dropping-particle":"","family":"Jensen","given":"H A","non-dropping-particle":"","parse-names":false,"suffix":""},{"dropping-particle":"","family":"Beer","given":"M","non-dropping-particle":"","parse-names":false,"suffix":""},{"dropping-particle":"","family":"Broggi","given":"M","non-dropping-particle":"","parse-names":false,"suffix":""}],"container-title":"Mechanical Systems and Signal Processing","id":"ITEM-3","issued":{"date-parts":[["2021"]]},"page":"107834","title":"Contaminant source identification in water distribution networks: A Bayesian framework","type":"article-journal","volume":"159"},"uris":["http://www.mendeley.com/documents/?uuid=0d8430ff-da74-4c0c-81a8-1975986fb77d"]},{"id":"ITEM-4","itemData":{"DOI":"10.1016/J.YMSSP.2022.108906","ISSN":"0888-3270","author":[{"dropping-particle":"","family":"Ouyang","given":"Jiayi","non-dropping-particle":"","parse-names":false,"suffix":""},{"dropping-particle":"","family":"Liu","given":"Yong","non-dropping-particle":"","parse-names":false,"suffix":""}],"container-title":"Mechanical Systems and Signal Processing","id":"ITEM-4","issued":{"date-parts":[["2022","5","15"]]},"page":"108906","publisher":"Academic Press","title":"Model updating for slope stability assessment in spatially varying soil parameters using multi-type observations","type":"article-journal","volume":"171"},"uris":["http://www.mendeley.com/documents/?uuid=a09a7ef1-8fda-3514-8df6-3a9e0f818945"]}],"mendeley":{"formattedCitation":"[2–5]","plainTextFormattedCitation":"[2–5]","previouslyFormattedCitation":"[2–5]"},"properties":{"noteIndex":0},"schema":"https://github.com/citation-style-language/schema/raw/master/csl-citation.json"}</w:instrText>
      </w:r>
      <w:r w:rsidR="00697F2E">
        <w:rPr>
          <w:rFonts w:ascii="Garamond" w:hAnsi="Garamond"/>
          <w:lang w:eastAsia="zh-CN"/>
        </w:rPr>
        <w:fldChar w:fldCharType="separate"/>
      </w:r>
      <w:r w:rsidR="0099705B" w:rsidRPr="0099705B">
        <w:rPr>
          <w:rFonts w:ascii="Garamond" w:hAnsi="Garamond"/>
          <w:noProof/>
          <w:lang w:eastAsia="zh-CN"/>
        </w:rPr>
        <w:t>[2–5]</w:t>
      </w:r>
      <w:r w:rsidR="00697F2E">
        <w:rPr>
          <w:rFonts w:ascii="Garamond" w:hAnsi="Garamond"/>
          <w:lang w:eastAsia="zh-CN"/>
        </w:rPr>
        <w:fldChar w:fldCharType="end"/>
      </w:r>
      <w:r w:rsidR="00697F2E">
        <w:rPr>
          <w:rFonts w:ascii="Garamond" w:hAnsi="Garamond"/>
          <w:lang w:eastAsia="zh-CN"/>
        </w:rPr>
        <w:t xml:space="preserve"> on </w:t>
      </w:r>
      <w:r w:rsidR="008C2492">
        <w:rPr>
          <w:rFonts w:ascii="Garamond" w:hAnsi="Garamond"/>
          <w:lang w:eastAsia="zh-CN"/>
        </w:rPr>
        <w:t>Bayesian updating and its applications,</w:t>
      </w:r>
      <w:r w:rsidR="00697F2E">
        <w:rPr>
          <w:rFonts w:ascii="Garamond" w:hAnsi="Garamond"/>
          <w:lang w:eastAsia="zh-CN"/>
        </w:rPr>
        <w:t xml:space="preserve"> four papers </w:t>
      </w:r>
      <w:r w:rsidR="00697F2E">
        <w:rPr>
          <w:rFonts w:ascii="Garamond" w:hAnsi="Garamond"/>
          <w:lang w:eastAsia="zh-CN"/>
        </w:rPr>
        <w:fldChar w:fldCharType="begin" w:fldLock="1"/>
      </w:r>
      <w:r w:rsidR="00960B41">
        <w:rPr>
          <w:rFonts w:ascii="Garamond" w:hAnsi="Garamond"/>
          <w:lang w:eastAsia="zh-CN"/>
        </w:rPr>
        <w:instrText>ADDIN CSL_CITATION {"citationItems":[{"id":"ITEM-1","itemData":{"DOI":"10.1016/j.ymssp.2020.107377","ISSN":"0888-3270","abstract":"Spatial variation occurs widely in engineering practice and could be quantified by random fields. For instance, the strength of concrete in a large-sized shear wall might be described by a two-dimensional random field in the framework of probability theory. Therefore, how to quantify the spatial variation based on limited available observation data is of paramount importance. In the present paper, two types of engineering problems with uncertainties, i.e. those due to the incompleteness of observation and those due to hard-to-control, are firstly discussed. The Bayesian Compressive Sensing (BCS) is then introduced to estimate an enriched field based on the sparsely measured data and quantify the statistical uncertainty. Further, the Stochastic Harmonic Function (SHF) is synthesized with BCS (named as the BCS-SHF scheme) to quantify the spatially varying randomness based on very limited data to resolve the problems involving uncertainty due to hard-to-control. By the proposed method new random field samples can be generated. Through numerical examples, it is demonstrated that the proposed method can reproduce the target mean value and the covariance function with high accuracy and efficiency. Finally, the proposed BCS-SHF approach is employed to quantify the uncertainty of the random field of concrete strength, and then further applied to the stochastic response analysis of a reinforced concrete shear wall model under cyclic loading, revealing that the spatial variation will greatly affect the failure modes of the shear wall.","author":[{"dropping-particle":"","family":"He","given":"Jingran","non-dropping-particle":"","parse-names":false,"suffix":""},{"dropping-particle":"","family":"Chen","given":"Jianbing","non-dropping-particle":"","parse-names":false,"suffix":""},{"dropping-particle":"","family":"Ren","given":"Xiaodan","non-dropping-particle":"","parse-names":false,"suffix":""},{"dropping-particle":"","family":"Li","given":"Jie","non-dropping-particle":"","parse-names":false,"suffix":""}],"container-title":"Mechanical Systems and Signal Processing","id":"ITEM-1","issued":{"date-parts":[["2021"]]},"page":"107377","title":"Uncertainty Quantification of Random Fields Based on Spatially Sparse Data by Synthesizing Bayesian Compressive Sensing and Stochastic Harmonic Function","type":"article-journal","volume":"153"},"uris":["http://www.mendeley.com/documents/?uuid=b7f3981f-e4a2-477f-9a05-2e6d74dae16e"]},{"id":"ITEM-2","itemData":{"DOI":"10.1016/j.ymssp.2020.107482","ISSN":"0888-3270","abstract":"This paper presents a highly efficient and effective approach to bound the responses and probability of failure of linear systems where the model parameters are subjected to combinations of epistemic and aleatory uncertainty. These combinations can take the form of imprecise probabilities or hybrid uncertainties. Typically, such computations involve solving a nested double loop problem, where the propagation of the aleatory uncertainty has to be performed for each realisation of the epistemic uncertainty. Apart from near-trivial cases, such computation is intractable without resorting to surrogate modeling schemes. In this paper, a method is presented to break this double loop by virtue of the operator norm theorem. Indeed, in case linear models are considered and under the restriction that the model definition cannot be subject to aleatory uncertainty, the paper shows that the computational efficiency, quantified by the required number of model evaluations, of propagating these parametric uncertainties can be improved by several orders of magnitude. Two case studies involving a finite element model of a clamped plate and a six-story building are included to illustrate the application of the developed technique, as well as its computational merit in comparison to existing double-loop approaches.","author":[{"dropping-particle":"","family":"Faes","given":"Matthias G R","non-dropping-particle":"","parse-names":false,"suffix":""},{"dropping-particle":"","family":"Valdebenito","given":"Marcos A","non-dropping-particle":"","parse-names":false,"suffix":""},{"dropping-particle":"","family":"Moens","given":"David","non-dropping-particle":"","parse-names":false,"suffix":""},{"dropping-particle":"","family":"Beer","given":"Michael","non-dropping-particle":"","parse-names":false,"suffix":""}],"container-title":"Mechanical Systems and Signal Processing","id":"ITEM-2","issued":{"date-parts":[["2021"]]},"page":"107482","title":"Operator norm theory as an efficient tool to propagate hybrid uncertainties and calculate imprecise probabilities","type":"article-journal","volume":"152"},"uris":["http://www.mendeley.com/documents/?uuid=e9584624-fb1b-47c8-80d7-54886585e129"]},{"id":"ITEM-3","itemData":{"DOI":"10.1016/j.ymssp.2021.107783","ISSN":"0888-3270","abstract":"Generally, the static and dynamic reliabilities of structures are addressed separately in the existing methods except the computationally expensive stochastic sampling-based approaches. This study establishes a unified framework of reliability analysis for static and dynamic structures based on the direct probability integral method (DPIM). Firstly, the probability density integral equations (PDIEs) of performance functions for static and dynamic structures are presented based on the principle of probability conservation. The DPIM decouples the physical mapping (i.e., performance function) of structure and PDIE, and involves the partition of probability space and the smoothing of Dirac delta function. This study proposes a new adaptive formula of smoothing parameter based on kernel density estimation. Then, the improved DPIM is utilized to obtain the probability density function (PDF) of performance functions by solving the corresponding representative values and the PDIE successively. Furthermore, the reliability of static structure is calculated by integrating the PDF of performance function within safety domain. To overcome the difficulty of evaluating first passage dynamic reliability, the two approaches, namely the DPIM-based absorbing condition (DPIM-AC) and the DPIM-based extreme value distribution (DPIM-EVD), are also proposed. Finally, three engineering examples with stochastic parameters and random excitation indicate the desired efficiency and accuracy of the established framework for unified reliability analysis. Specifically, the challenging issue of dynamic reliability assessment for nonlinear structural system is attacked based on DPIM rather than Monte Carlo simulation or other sampling-based method. The proposed method is beneficial for propagation analysis of aleatory or/and epistemic uncertainties, as well as for stochastic model updating.","author":[{"dropping-particle":"","family":"Chen","given":"Guohai","non-dropping-particle":"","parse-names":false,"suffix":""},{"dropping-particle":"","family":"Yang","given":"Dixiong","non-dropping-particle":"","parse-names":false,"suffix":""}],"container-title":"Mechanical Systems and Signal Processing","id":"ITEM-3","issued":{"date-parts":[["2021"]]},"page":"107783","title":"A unified analysis framework of static and dynamic structural reliabilities based on direct probability integral method","type":"article-journal","volume":"158"},"uris":["http://www.mendeley.com/documents/?uuid=b86a2ce5-70fd-4566-a4e9-1cd238b659c8"]},{"id":"ITEM-4","itemData":{"DOI":"10.1016/j.ymssp.2021.108574","ISSN":"0888-3270","abstract":"This paper deals with lack-of-knowledge uncertainty in complex non-linear simulations on a component level, i.e., a crashbox during frontal impact of a vehicle. Specifically, the focus lies on using interval field techniques to model the uncertain boundary conditions during impact simulations. The uncertainty considered in this work is the unknown mechanical response from the adjacent structure. This uncertainty is considered to be epistemic, representing the case where this adjacent structure is unknown at the time the impact analysis is performed. In practice, this refers to the situation where the adjacent structure is still under development, e.g., at a different department or even outsourced. In addition, the safety critical performance of both, the component and the overall structure should be guaranteed under a wide range of circumstances, which are typically encountered in real-life situations. Typically, car manufacturers use multidisciplinary optimisation to identify component designs that perform best on all requirements in a deterministic sense, while minimising the overall weight. Unfortunately, the results of such optimisation schemes are known to converge to an often non-robust optimum. As a result, the response of the structure may be sensitive to small changes in input parameters or boundary conditions. As an answer to these challenges, this paper proposes an interval field approach that accounts for the epistemic, i.e., lack-of-knowledge, uncertainty of the adjacent structures, even in an early design stage. This is accomplished by introducing a spatially varying uncertain mechanical compliance in elements that connect the component to the adjacent structures. These elements have an interval valued stiffness, which is varied along the component following the realisations of an interval field. The bounds on the interval-valued response quantities of interest, i.e., mean force and peak force, are identified using a differential evolution algorithm. This method is demonstrated on four case studies of a full overlap crash analysis of a rectangular crash box, which represents a generic component within the front structure of a vehicle. These case studies demonstrate the applicability and the potential of the proposed method. In addition, in the last case it is shown that the performance of the component can be assessed under an increasing range of uncertainty.","author":[{"dropping-particle":"","family":"Mierlo","given":"Conradus","non-dropping-particle":"van","parse-names":false,"suffix":""},{"dropping-particle":"","family":"Burmberger","given":"Lukas","non-dropping-particle":"","parse-names":false,"suffix":""},{"dropping-particle":"","family":"Daub","given":"Marco","non-dropping-particle":"","parse-names":false,"suffix":""},{"dropping-particle":"","family":"Duddeck","given":"Fabian","non-dropping-particle":"","parse-names":false,"suffix":""},{"dropping-particle":"","family":"Faes","given":"Matthias G R","non-dropping-particle":"","parse-names":false,"suffix":""},{"dropping-particle":"","family":"Moens","given":"David","non-dropping-particle":"","parse-names":false,"suffix":""}],"container-title":"Mechanical Systems and Signal Processing","id":"ITEM-4","issued":{"date-parts":[["2022"]]},"page":"108574","title":"Interval methods for lack-of-knowledge uncertainty in crash analysis","type":"article-journal","volume":"168"},"uris":["http://www.mendeley.com/documents/?uuid=21905d94-c0d8-43f8-86b0-6d013b121e1c"]}],"mendeley":{"formattedCitation":"[6–9]","plainTextFormattedCitation":"[6–9]","previouslyFormattedCitation":"[6–9]"},"properties":{"noteIndex":0},"schema":"https://github.com/citation-style-language/schema/raw/master/csl-citation.json"}</w:instrText>
      </w:r>
      <w:r w:rsidR="00697F2E">
        <w:rPr>
          <w:rFonts w:ascii="Garamond" w:hAnsi="Garamond"/>
          <w:lang w:eastAsia="zh-CN"/>
        </w:rPr>
        <w:fldChar w:fldCharType="separate"/>
      </w:r>
      <w:r w:rsidR="0099705B" w:rsidRPr="0099705B">
        <w:rPr>
          <w:rFonts w:ascii="Garamond" w:hAnsi="Garamond"/>
          <w:noProof/>
          <w:lang w:eastAsia="zh-CN"/>
        </w:rPr>
        <w:t>[6–9]</w:t>
      </w:r>
      <w:r w:rsidR="00697F2E">
        <w:rPr>
          <w:rFonts w:ascii="Garamond" w:hAnsi="Garamond"/>
          <w:lang w:eastAsia="zh-CN"/>
        </w:rPr>
        <w:fldChar w:fldCharType="end"/>
      </w:r>
      <w:r w:rsidR="00697F2E">
        <w:rPr>
          <w:rFonts w:ascii="Garamond" w:hAnsi="Garamond"/>
          <w:lang w:eastAsia="zh-CN"/>
        </w:rPr>
        <w:t xml:space="preserve"> on </w:t>
      </w:r>
      <w:r w:rsidR="00501D19">
        <w:rPr>
          <w:rFonts w:ascii="Garamond" w:hAnsi="Garamond"/>
          <w:lang w:eastAsia="zh-CN"/>
        </w:rPr>
        <w:t xml:space="preserve">uncertainty </w:t>
      </w:r>
      <w:r w:rsidR="00501D19">
        <w:rPr>
          <w:rFonts w:ascii="Garamond" w:hAnsi="Garamond"/>
          <w:lang w:eastAsia="zh-CN"/>
        </w:rPr>
        <w:lastRenderedPageBreak/>
        <w:t>quantification and propagation</w:t>
      </w:r>
      <w:r w:rsidR="00697F2E">
        <w:rPr>
          <w:rFonts w:ascii="Garamond" w:hAnsi="Garamond"/>
          <w:lang w:eastAsia="zh-CN"/>
        </w:rPr>
        <w:t>, three papers</w:t>
      </w:r>
      <w:r w:rsidR="008D0F7F">
        <w:rPr>
          <w:rFonts w:ascii="Garamond" w:hAnsi="Garamond"/>
          <w:lang w:eastAsia="zh-CN"/>
        </w:rPr>
        <w:t xml:space="preserve"> </w:t>
      </w:r>
      <w:r w:rsidR="008D0F7F">
        <w:rPr>
          <w:rFonts w:ascii="Garamond" w:hAnsi="Garamond"/>
          <w:lang w:eastAsia="zh-CN"/>
        </w:rPr>
        <w:fldChar w:fldCharType="begin" w:fldLock="1"/>
      </w:r>
      <w:r w:rsidR="00960B41">
        <w:rPr>
          <w:rFonts w:ascii="Garamond" w:hAnsi="Garamond"/>
          <w:lang w:eastAsia="zh-CN"/>
        </w:rPr>
        <w:instrText>ADDIN CSL_CITATION {"citationItems":[{"id":"ITEM-1","itemData":{"DOI":"10.1016/j.ymssp.2021.108386","ISSN":"0888-3270","abstract":"An effective sensor network with an appropriate sensor configuration is the first step of model updating to obtain the actual structural response. However, sensor placements based on inherent structural characteristics (such as mode shapes) alone or their optimizations only with deterministic data are unlikely to provide very good results. Therefore, using a non-probabilistic theory to characterize the uncertainty in the uncertainty propagation process for model updating, this study proposes a time-dependent, reliability-based method for the optimal load-dependent sensor placement considering multi-source uncertainties. Due to the limitations of the uncertain parameters obtained using probabilistic or statistical methods, the uncertainties tackled in this study that includes those from structural properties and measurement processes are regarded as interval variables. Using the first-passage theory in the overall time history, different crossing situations of the reduced time history responses (that is, the modal coordinates) with respect to the full ones are constructed. The difference between the modal coordinates of the reduced and the full models is defined as the objective of the optimization, which indicates the matching level. Based on the time-dependent reliability-based index and the errors of deterministic modal coordinates between the reduced and full models, the multi-objective optimization is solved using NSGA-II. A detailed flowchart of the proposed method is given, and its effectiveness is verified by two simulated engineering examples for model updating.","author":[{"dropping-particle":"","family":"Yang","given":"Chen","non-dropping-particle":"","parse-names":false,"suffix":""},{"dropping-particle":"","family":"Ouyang","given":"Huajiang","non-dropping-particle":"","parse-names":false,"suffix":""}],"container-title":"Mechanical Systems and Signal Processing","id":"ITEM-1","issued":{"date-parts":[["2022"]]},"page":"108386","title":"A novel load-dependent sensor placement method for model updating based on time-dependent reliability optimization considering multi-source uncertainties","type":"article-journal","volume":"165"},"uris":["http://www.mendeley.com/documents/?uuid=ae2ea665-3709-4870-8555-bb3ee29adda9"]},{"id":"ITEM-2","itemData":{"DOI":"10.1016/j.ymssp.2021.107761","ISSN":"0888-3270","abstract":"A novel method for dynamic force reconstruction is developed in this paper to identify the time history of uncertain force for the linear time-invariant system, which combines the modified Kalman filter and non-probabilistic uncertainty analysis. For the force reconstruction issue, some acceleration responses are regarded as the observation information. The optimal estimation of the system state vector and unknown input force vector are deduced recursively on the basis of minimum variance unbiased estimate, along with the covariance matrices updating of force reconstruction error and state estimation error under the framework of modified Kalman filter. Considering multi-source uncertainties in inherent characteristics and external environment, the multidimensional interval model, which is transformed by the principal component analysis (PCA) method, is involved to envelope experiential samples of uncertain parameters. To enhance the accuracy and efficiency of uncertainty propagation, the Chebyshev orthogonal polynomial is adopted to approximate the unknown force and to obtain the force interval boundaries. Eventually, the validity and feasibility of the proposed methodology are clarified by three numerical examples: a spring-oscillator, a plane truss and an equivalent rudder structure. The results indicate that the proposed method can be utilized to reconstruct the uncertain force interval with the interference of system uncertainties and measurement noise.","author":[{"dropping-particle":"","family":"Liu","given":"Yaru","non-dropping-particle":"","parse-names":false,"suffix":""},{"dropping-particle":"","family":"Wang","given":"Lei","non-dropping-particle":"","parse-names":false,"suffix":""},{"dropping-particle":"","family":"Qiu","given":"Zhiping","non-dropping-particle":"","parse-names":false,"suffix":""},{"dropping-particle":"","family":"Chen","given":"Xiao","non-dropping-particle":"","parse-names":false,"suffix":""}],"container-title":"Mechanical Systems and Signal Processing","id":"ITEM-2","issued":{"date-parts":[["2021"]]},"page":"107761","title":"A dynamic force reconstruction method based on modified Kalman filter using acceleration responses under multi-source uncertain samples","type":"article-journal","volume":"159"},"uris":["http://www.mendeley.com/documents/?uuid=828e0cda-9a5a-4e46-9684-0d1e726aebf3"]},{"id":"ITEM-3","itemData":{"DOI":"10.1016/j.ymssp.2021.107782","ISSN":"0888-3270","abstract":"This paper presents a framework combining theoretical, numerical, and experimental approaches for evaluating the remaining-life of high-rise steel buildings based on earthquake-induced fatigue damage propagation in local beam-to-column connections. A mesh-independent finite element model is developed and implemented using the concept of lumped damage mechanics to estimate the fatigue-induced life loss associated with the extent of crack propagation until complete rupture failure occurred in beam-to-column connection substructure of high-rises. In this framework, a damage state variable is introduced at each end of beam elements and can be linked to the extension of the fatigue fracture in real frame building joints. Then, the damage evolution law is developed by extending the conventional Manson–Coffin law and a new crack-driving parameter to quantify the extent of damage states and predict the remaining life of the associated components in high-rises buildings. The proposed model is validated by a damage index measured from the local wireless sensors in substructure tests of ductile steel beam-to-column connections subjected to ultra-low cycle fatigue loadings. The residual resistance can be quantified by updating the damage curve with the identified damaged conditions.","author":[{"dropping-particle":"","family":"Bai","given":"Yongtao","non-dropping-particle":"","parse-names":false,"suffix":""},{"dropping-particle":"","family":"Ma","given":"Yida","non-dropping-particle":"","parse-names":false,"suffix":""},{"dropping-particle":"","family":"Yang","given":"Qingshan","non-dropping-particle":"","parse-names":false,"suffix":""},{"dropping-particle":"","family":"Florez-Lopez","given":"Julio","non-dropping-particle":"","parse-names":false,"suffix":""},{"dropping-particle":"","family":"Li","given":"Xiaohua","non-dropping-particle":"","parse-names":false,"suffix":""},{"dropping-particle":"","family":"Biondini","given":"Fabio","non-dropping-particle":"","parse-names":false,"suffix":""}],"container-title":"Mechanical Systems and Signal Processing","id":"ITEM-3","issued":{"date-parts":[["2021"]]},"page":"107782","title":"Earthquake-induced damage updating for remaining-life assessment of steel frame substructure systems","type":"article-journal","volume":"159"},"uris":["http://www.mendeley.com/documents/?uuid=4d99b3af-1e13-48a3-9343-d6e20c19ea50"]}],"mendeley":{"formattedCitation":"[10–12]","plainTextFormattedCitation":"[10–12]","previouslyFormattedCitation":"[10–12]"},"properties":{"noteIndex":0},"schema":"https://github.com/citation-style-language/schema/raw/master/csl-citation.json"}</w:instrText>
      </w:r>
      <w:r w:rsidR="008D0F7F">
        <w:rPr>
          <w:rFonts w:ascii="Garamond" w:hAnsi="Garamond"/>
          <w:lang w:eastAsia="zh-CN"/>
        </w:rPr>
        <w:fldChar w:fldCharType="separate"/>
      </w:r>
      <w:r w:rsidR="0099705B" w:rsidRPr="0099705B">
        <w:rPr>
          <w:rFonts w:ascii="Garamond" w:hAnsi="Garamond"/>
          <w:noProof/>
          <w:lang w:eastAsia="zh-CN"/>
        </w:rPr>
        <w:t>[10–12]</w:t>
      </w:r>
      <w:r w:rsidR="008D0F7F">
        <w:rPr>
          <w:rFonts w:ascii="Garamond" w:hAnsi="Garamond"/>
          <w:lang w:eastAsia="zh-CN"/>
        </w:rPr>
        <w:fldChar w:fldCharType="end"/>
      </w:r>
      <w:r w:rsidR="00697F2E">
        <w:rPr>
          <w:rFonts w:ascii="Garamond" w:hAnsi="Garamond"/>
          <w:lang w:eastAsia="zh-CN"/>
        </w:rPr>
        <w:t xml:space="preserve"> on system/damage identification, and three papers </w:t>
      </w:r>
      <w:r w:rsidR="00697F2E">
        <w:rPr>
          <w:rFonts w:ascii="Garamond" w:hAnsi="Garamond"/>
          <w:lang w:eastAsia="zh-CN"/>
        </w:rPr>
        <w:fldChar w:fldCharType="begin" w:fldLock="1"/>
      </w:r>
      <w:r w:rsidR="00960B41">
        <w:rPr>
          <w:rFonts w:ascii="Garamond" w:hAnsi="Garamond"/>
          <w:lang w:eastAsia="zh-CN"/>
        </w:rPr>
        <w:instrText>ADDIN CSL_CITATION {"citationItems":[{"id":"ITEM-1","itemData":{"DOI":"10.1016/j.ymssp.2021.108337","ISSN":"0888-3270","abstract":"This paper presents a Bayesian model updating and model class selection approach based on nonlinear normal modes (NNMs). The performance of the proposed approach is demonstrated on a conceptually simple wing-engine structure. Control-based continuation is exploited to measure experimentally the NNMs of the structure by tracking the phase quadrature condition between the structural response and single input excitation. A two-phase Bayesian model updating framework is implemented to estimate the joint posterior distribution of unknown model parameters: (1) at phase I, the effective Young’s modulus of a detailed linear finite element model and its estimation uncertainty are inferred from the data; (2) at phase II, a reduced-order model is obtained from the updated linear model using Craig-Bampton method, and coefficient parameters of structural nonlinearities are updated using the measured NNMs. Five different model classes representing different nonlinear functions are investigated, and their Bayesian evidence are compared to reveal the most plausible model. The obtained model is used to predict NNMs by propagating uncertainties of parameters and error function. Good agreement is observed between model-predicted and experimentally identified NNMs, which verifies the effectiveness of the proposed approach for nonlinear model updating and model class selection.","author":[{"dropping-particle":"","family":"Song","given":"Mingming","non-dropping-particle":"","parse-names":false,"suffix":""},{"dropping-particle":"","family":"Renson","given":"Ludovic","non-dropping-particle":"","parse-names":false,"suffix":""},{"dropping-particle":"","family":"Moaveni","given":"Babak","non-dropping-particle":"","parse-names":false,"suffix":""},{"dropping-particle":"","family":"Kerschen","given":"Gaetan","non-dropping-particle":"","parse-names":false,"suffix":""}],"container-title":"Mechanical Systems and Signal Processing","id":"ITEM-1","issued":{"date-parts":[["2022"]]},"page":"108337","title":"Bayesian model updating and class selection of a wing-engine structure with nonlinear connections using nonlinear normal modes","type":"article-journal","volume":"165"},"uris":["http://www.mendeley.com/documents/?uuid=4c7047ee-a33d-4318-9e93-d363b542ea2c"]},{"id":"ITEM-2","itemData":{"DOI":"10.1016/j.ymssp.2021.108771","ISSN":"0888-3270","abstract":"Model updating for lightweight structures featuring geometrical nonlinearities has long been a goal in the aerospace industry, which requires spatially detailed measurement of the structure vibrating at large amplitudes. Performing such a measurement for lightweight structure is an extremely challenging task due to its low mass-to-area ratio, complex spatial deformation shapes, and geometrically nonlinear behaviours. Indeed, the current full-field measurements of nonlinear structural dynamics are mostly limited to flat, small-scale, academic structures such as beams or plates. To enable full-field measurement of nonlinear responses of large-scale industrial structures, a procedure based on the Three-Dimensional Scanning Laser Doppler Vibrometry (3D SLDV) is developed in this paper, in which full-field, multi-harmonic operating deflection shapes are measured when the structure is vibrating at its resonance. More specifically, a super-short sampling interval is used for each scan point to achieve a significant reduction in measurement duration. A novel Multi-step Interpolated-Fast Fourier Transform (Multi-step Interpolated-FFT) procedure is proposed to refine the coarse frequency resolution and suppress the severe spectral leakage of the signal spectra. In the procedure, the instantaneous driving frequency is first interpolated using the force signal and then used to perform a fixed-frequency interpolation for each harmonic of the response signals. In such a way, it allows accurate estimations of the frequencies, magnitudes and phase lags of the constituent harmonics in the measured signal sets. Numerical validations of the proposed procedure are carried out to investigate its accuracy and robustness with regard to different signal frequencies and noise levels before it is applied to experimental data of an industrial-scale fan blade. Results have shown that it allows, for the first time, to capture full-field, multi-harmonic operating deflection shapes of a large-scale, geometrically-nonlinear structure vibrating at its resonance. These spatially-detailed operating deflection shapes are advantages in describing local deformation patterns of a nonlinear structure, allowing essential ingredients in model updating algorithms, such as the Modal Assurance Criterion (MAC) values, to be correlated with exceptionally high quality.","author":[{"dropping-particle":"","family":"Wang","given":"Xing","non-dropping-particle":"","parse-names":false,"suffix":""},{"dropping-particle":"","family":"Szydlowski","given":"Michal","non-dropping-particle":"","parse-names":false,"suffix":""},{"dropping-particle":"","family":"Yuan","given":"Jie","non-dropping-particle":"","parse-names":false,"suffix":""},{"dropping-particle":"","family":"Schwingshackl","given":"Christoph","non-dropping-particle":"","parse-names":false,"suffix":""}],"container-title":"Mechanical Systems and Signal Processing","id":"ITEM-2","issued":{"date-parts":[["2022"]]},"page":"108771","title":"A Multi-step Interpolated-FFT procedure for full-field nonlinear modal testing of turbomachinery components","type":"article-journal","volume":"169"},"uris":["http://www.mendeley.com/documents/?uuid=516b87c6-6662-447b-b910-29234a2ba3dc"]},{"id":"ITEM-3","itemData":{"DOI":"10.1016/j.ymssp.2021.107892","ISSN":"0888-3270","abstract":"Most physical properties and boundary conditions of complex aerospace mechanical systems are temperature dependent. Hence, the test data are exposed to uncertainty in high surface temperature or large temperature gradient environments. However, existing deterministic model updating methods are not applicable under complicated multi-physics fields. Hence, dynamic model updating under a thermal environment from the stochastic perspective is vital. In this study, a dynamic model updating approach that considers thermal effects and uncertainties by using a hierarchical strategy is proposed, and a method for adjusting design parameter means and their covariance matrix from experimental data is demonstrated, which is based on a surrogate model. In contrast to the previous method, an inverse uncertainty propagation of mechanical system parameters under multiple physical fields with probability distributions is conducted, and the thermal parameters and mechanical characteristics to be identified are regarded as temperature dependent. Numerical simulations are used to demonstrate the stochastic model updating procedure, and their associated response prediction variabilities are explored using a fuselage skin structure.","author":[{"dropping-particle":"","family":"He","given":"Cheng","non-dropping-particle":"","parse-names":false,"suffix":""},{"dropping-particle":"","family":"Li","given":"Zhonghua","non-dropping-particle":"","parse-names":false,"suffix":""},{"dropping-particle":"","family":"He","given":"Huan","non-dropping-particle":"","parse-names":false,"suffix":""},{"dropping-particle":"","family":"Wang","given":"Jizhen","non-dropping-particle":"","parse-names":false,"suffix":""}],"container-title":"Mechanical Systems and Signal Processing","id":"ITEM-3","issued":{"date-parts":[["2021"]]},"page":"107892","title":"Stochastic dynamic model updating of aerospace thermal structure with a hierarchical framework","type":"article-journal","volume":"160"},"uris":["http://www.mendeley.com/documents/?uuid=03c986d5-930b-449c-acf3-30c13a66744d"]}],"mendeley":{"formattedCitation":"[13–15]","plainTextFormattedCitation":"[13–15]","previouslyFormattedCitation":"[13–15]"},"properties":{"noteIndex":0},"schema":"https://github.com/citation-style-language/schema/raw/master/csl-citation.json"}</w:instrText>
      </w:r>
      <w:r w:rsidR="00697F2E">
        <w:rPr>
          <w:rFonts w:ascii="Garamond" w:hAnsi="Garamond"/>
          <w:lang w:eastAsia="zh-CN"/>
        </w:rPr>
        <w:fldChar w:fldCharType="separate"/>
      </w:r>
      <w:r w:rsidR="00F1265B" w:rsidRPr="00F1265B">
        <w:rPr>
          <w:rFonts w:ascii="Garamond" w:hAnsi="Garamond"/>
          <w:noProof/>
          <w:lang w:eastAsia="zh-CN"/>
        </w:rPr>
        <w:t>[13–15]</w:t>
      </w:r>
      <w:r w:rsidR="00697F2E">
        <w:rPr>
          <w:rFonts w:ascii="Garamond" w:hAnsi="Garamond"/>
          <w:lang w:eastAsia="zh-CN"/>
        </w:rPr>
        <w:fldChar w:fldCharType="end"/>
      </w:r>
      <w:r w:rsidR="00697F2E">
        <w:rPr>
          <w:rFonts w:ascii="Garamond" w:hAnsi="Garamond"/>
          <w:lang w:eastAsia="zh-CN"/>
        </w:rPr>
        <w:t xml:space="preserve"> on thermal and nonlinear model updating. The papers are introduced according</w:t>
      </w:r>
      <w:r w:rsidR="00531DA4">
        <w:rPr>
          <w:rFonts w:ascii="Garamond" w:hAnsi="Garamond"/>
          <w:lang w:eastAsia="zh-CN"/>
        </w:rPr>
        <w:t xml:space="preserve"> to</w:t>
      </w:r>
      <w:r w:rsidR="00697F2E">
        <w:rPr>
          <w:rFonts w:ascii="Garamond" w:hAnsi="Garamond"/>
          <w:lang w:eastAsia="zh-CN"/>
        </w:rPr>
        <w:t xml:space="preserve"> different groups as follows.</w:t>
      </w:r>
    </w:p>
    <w:p w14:paraId="4689D7E8" w14:textId="77777777" w:rsidR="00697F2E" w:rsidRPr="000D2704" w:rsidRDefault="00697F2E" w:rsidP="00885D6F">
      <w:pPr>
        <w:jc w:val="both"/>
        <w:rPr>
          <w:rFonts w:ascii="Garamond" w:hAnsi="Garamond"/>
          <w:b/>
          <w:lang w:eastAsia="zh-CN"/>
        </w:rPr>
      </w:pPr>
      <w:r w:rsidRPr="000D2704">
        <w:rPr>
          <w:rFonts w:ascii="Garamond" w:hAnsi="Garamond" w:hint="eastAsia"/>
          <w:b/>
          <w:lang w:eastAsia="zh-CN"/>
        </w:rPr>
        <w:t>G</w:t>
      </w:r>
      <w:r w:rsidRPr="000D2704">
        <w:rPr>
          <w:rFonts w:ascii="Garamond" w:hAnsi="Garamond"/>
          <w:b/>
          <w:lang w:eastAsia="zh-CN"/>
        </w:rPr>
        <w:t>roup I: Advanced sampling approach</w:t>
      </w:r>
    </w:p>
    <w:p w14:paraId="312CC0B0" w14:textId="77777777" w:rsidR="00697F2E" w:rsidRDefault="00D271D6" w:rsidP="00885D6F">
      <w:pPr>
        <w:jc w:val="both"/>
        <w:rPr>
          <w:rFonts w:ascii="Garamond" w:hAnsi="Garamond"/>
          <w:lang w:eastAsia="zh-CN"/>
        </w:rPr>
      </w:pPr>
      <w:r>
        <w:rPr>
          <w:rFonts w:ascii="Garamond" w:hAnsi="Garamond"/>
          <w:lang w:eastAsia="zh-CN"/>
        </w:rPr>
        <w:t>The Monte Carlo s</w:t>
      </w:r>
      <w:r w:rsidR="00627A93">
        <w:rPr>
          <w:rFonts w:ascii="Garamond" w:hAnsi="Garamond"/>
          <w:lang w:eastAsia="zh-CN"/>
        </w:rPr>
        <w:t xml:space="preserve">ampling is one of the most important tools for uncertainty analysis, and naturally for stochastic model updating, to estimate the calibrating parameters (or their probabilistic features) from a large number of random samples. However, as the </w:t>
      </w:r>
      <w:r w:rsidR="003A09B4">
        <w:rPr>
          <w:rFonts w:ascii="Garamond" w:hAnsi="Garamond"/>
          <w:lang w:eastAsia="zh-CN"/>
        </w:rPr>
        <w:t xml:space="preserve">probabilistic distribution of the target parameter becomes more complicated, and the model for each single sampling becomes </w:t>
      </w:r>
      <w:proofErr w:type="spellStart"/>
      <w:r w:rsidR="00531DA4">
        <w:rPr>
          <w:rFonts w:ascii="Garamond" w:hAnsi="Garamond" w:hint="eastAsia"/>
          <w:lang w:eastAsia="zh-CN"/>
        </w:rPr>
        <w:t>ever</w:t>
      </w:r>
      <w:r w:rsidR="000652CD">
        <w:rPr>
          <w:rFonts w:ascii="Garamond" w:hAnsi="Garamond"/>
          <w:lang w:eastAsia="zh-CN"/>
        </w:rPr>
        <w:t>more</w:t>
      </w:r>
      <w:proofErr w:type="spellEnd"/>
      <w:r w:rsidR="00531DA4">
        <w:rPr>
          <w:rFonts w:ascii="Garamond" w:hAnsi="Garamond"/>
          <w:lang w:eastAsia="zh-CN"/>
        </w:rPr>
        <w:t xml:space="preserve"> </w:t>
      </w:r>
      <w:r w:rsidR="003A09B4">
        <w:rPr>
          <w:rFonts w:ascii="Garamond" w:hAnsi="Garamond"/>
          <w:lang w:eastAsia="zh-CN"/>
        </w:rPr>
        <w:t>time-consuming, the standard (direct) Monte Carlo</w:t>
      </w:r>
      <w:r w:rsidR="000652CD">
        <w:rPr>
          <w:rFonts w:ascii="Garamond" w:hAnsi="Garamond"/>
          <w:lang w:eastAsia="zh-CN"/>
        </w:rPr>
        <w:t xml:space="preserve"> method</w:t>
      </w:r>
      <w:r w:rsidR="003A09B4">
        <w:rPr>
          <w:rFonts w:ascii="Garamond" w:hAnsi="Garamond"/>
          <w:lang w:eastAsia="zh-CN"/>
        </w:rPr>
        <w:t xml:space="preserve"> tends to be prohibitive. </w:t>
      </w:r>
      <w:r w:rsidR="00697F2E">
        <w:rPr>
          <w:rFonts w:ascii="Garamond" w:hAnsi="Garamond" w:hint="eastAsia"/>
          <w:lang w:eastAsia="zh-CN"/>
        </w:rPr>
        <w:t>P</w:t>
      </w:r>
      <w:r w:rsidR="00697F2E">
        <w:rPr>
          <w:rFonts w:ascii="Garamond" w:hAnsi="Garamond"/>
          <w:lang w:eastAsia="zh-CN"/>
        </w:rPr>
        <w:t xml:space="preserve">aper </w:t>
      </w:r>
      <w:r w:rsidR="00697F2E">
        <w:rPr>
          <w:rFonts w:ascii="Garamond" w:hAnsi="Garamond"/>
          <w:lang w:eastAsia="zh-CN"/>
        </w:rPr>
        <w:fldChar w:fldCharType="begin" w:fldLock="1"/>
      </w:r>
      <w:r w:rsidR="00960B41">
        <w:rPr>
          <w:rFonts w:ascii="Garamond" w:hAnsi="Garamond"/>
          <w:lang w:eastAsia="zh-CN"/>
        </w:rPr>
        <w:instrText>ADDIN CSL_CITATION {"citationItems":[{"id":"ITEM-1","itemData":{"DOI":"10.1016/j.ymssp.2021.107760","ISSN":"0888-3270","abstract":"This tutorial paper reviews the use of advanced Monte Carlo sampling methods in the context of Bayesian model updating for engineering applications. Markov Chain Monte Carlo, Transitional Markov Chain Monte Carlo, and Sequential Monte Carlo methods are introduced, applied to different case studies and finally their performance is compared. For each of these methods, numerical implementations and their settings are provided. Three case studies with increased complexity and challenges are presented showing the advantages and limitations of each of the sampling techniques under review. The first case study presents the parameter identification for a spring-mass system under a static load. The second case study presents a 2-dimensional bi-modal posterior distribution and the aim is to observe the performance of each of these sampling techniques in sampling from such distribution. Finally, the last case study presents the stochastic identification of the model parameters of a complex and non-linear numerical model based on experimental data. The case studies presented in this paper consider the recorded data set as a single piece of information which is used to make inferences and estimations on time-invariant model parameters.","author":[{"dropping-particle":"","family":"Lye","given":"Adolphus","non-dropping-particle":"","parse-names":false,"suffix":""},{"dropping-particle":"","family":"Cicirello","given":"Alice","non-dropping-particle":"","parse-names":false,"suffix":""},{"dropping-particle":"","family":"Patelli","given":"Edoardo","non-dropping-particle":"","parse-names":false,"suffix":""}],"container-title":"Mechanical Systems and Signal Processing","id":"ITEM-1","issued":{"date-parts":[["2021","10","1"]]},"page":"107760","publisher":"Elsevier BV","title":"Sampling methods for solving Bayesian model updating problems: A tutorial","type":"article-journal","volume":"159"},"uris":["http://www.mendeley.com/documents/?uuid=1b878a01-febb-42a5-9463-5e96a8804cc4"]}],"mendeley":{"formattedCitation":"[1]","plainTextFormattedCitation":"[1]","previouslyFormattedCitation":"[1]"},"properties":{"noteIndex":0},"schema":"https://github.com/citation-style-language/schema/raw/master/csl-citation.json"}</w:instrText>
      </w:r>
      <w:r w:rsidR="00697F2E">
        <w:rPr>
          <w:rFonts w:ascii="Garamond" w:hAnsi="Garamond"/>
          <w:lang w:eastAsia="zh-CN"/>
        </w:rPr>
        <w:fldChar w:fldCharType="separate"/>
      </w:r>
      <w:r w:rsidR="00697F2E" w:rsidRPr="00697F2E">
        <w:rPr>
          <w:rFonts w:ascii="Garamond" w:hAnsi="Garamond"/>
          <w:noProof/>
          <w:lang w:eastAsia="zh-CN"/>
        </w:rPr>
        <w:t>[1]</w:t>
      </w:r>
      <w:r w:rsidR="00697F2E">
        <w:rPr>
          <w:rFonts w:ascii="Garamond" w:hAnsi="Garamond"/>
          <w:lang w:eastAsia="zh-CN"/>
        </w:rPr>
        <w:fldChar w:fldCharType="end"/>
      </w:r>
      <w:r w:rsidR="00697F2E">
        <w:rPr>
          <w:rFonts w:ascii="Garamond" w:hAnsi="Garamond"/>
          <w:lang w:eastAsia="zh-CN"/>
        </w:rPr>
        <w:t xml:space="preserve"> </w:t>
      </w:r>
      <w:r w:rsidR="00316B6B">
        <w:rPr>
          <w:rFonts w:ascii="Garamond" w:hAnsi="Garamond" w:hint="eastAsia"/>
          <w:lang w:eastAsia="zh-CN"/>
        </w:rPr>
        <w:t>provides</w:t>
      </w:r>
      <w:r w:rsidR="00316B6B">
        <w:rPr>
          <w:rFonts w:ascii="Garamond" w:hAnsi="Garamond"/>
          <w:lang w:eastAsia="zh-CN"/>
        </w:rPr>
        <w:t xml:space="preserve"> a tutorial of the implementation and setting of three advanced Monte Carlo sampling techniques, i.e. the </w:t>
      </w:r>
      <w:bookmarkStart w:id="1" w:name="OLE_LINK2"/>
      <w:bookmarkStart w:id="2" w:name="OLE_LINK3"/>
      <w:r w:rsidR="00316B6B">
        <w:rPr>
          <w:rFonts w:ascii="Garamond" w:hAnsi="Garamond"/>
          <w:lang w:eastAsia="zh-CN"/>
        </w:rPr>
        <w:t>Markov Chain Monte Carlo</w:t>
      </w:r>
      <w:bookmarkEnd w:id="1"/>
      <w:bookmarkEnd w:id="2"/>
      <w:r w:rsidR="00316B6B">
        <w:rPr>
          <w:rFonts w:ascii="Garamond" w:hAnsi="Garamond"/>
          <w:lang w:eastAsia="zh-CN"/>
        </w:rPr>
        <w:t>, Transitional Markov Chain Monte Carlo</w:t>
      </w:r>
      <w:r w:rsidR="00977633">
        <w:rPr>
          <w:rFonts w:ascii="Garamond" w:hAnsi="Garamond"/>
          <w:lang w:eastAsia="zh-CN"/>
        </w:rPr>
        <w:t xml:space="preserve"> (TMCMC)</w:t>
      </w:r>
      <w:r w:rsidR="00316B6B">
        <w:rPr>
          <w:rFonts w:ascii="Garamond" w:hAnsi="Garamond"/>
          <w:lang w:eastAsia="zh-CN"/>
        </w:rPr>
        <w:t xml:space="preserve">, and Sequential Monte Carlo methods. </w:t>
      </w:r>
      <w:r w:rsidR="008F1EB2">
        <w:rPr>
          <w:rFonts w:ascii="Garamond" w:hAnsi="Garamond"/>
          <w:lang w:eastAsia="zh-CN"/>
        </w:rPr>
        <w:t xml:space="preserve">Merits and demerits are compared </w:t>
      </w:r>
      <w:r w:rsidR="000652CD">
        <w:rPr>
          <w:rFonts w:ascii="Garamond" w:hAnsi="Garamond"/>
          <w:lang w:eastAsia="zh-CN"/>
        </w:rPr>
        <w:t>in</w:t>
      </w:r>
      <w:r w:rsidR="008F1EB2">
        <w:rPr>
          <w:rFonts w:ascii="Garamond" w:hAnsi="Garamond"/>
          <w:lang w:eastAsia="zh-CN"/>
        </w:rPr>
        <w:t xml:space="preserve"> three case studies</w:t>
      </w:r>
      <w:r w:rsidR="000D2704">
        <w:rPr>
          <w:rFonts w:ascii="Garamond" w:hAnsi="Garamond"/>
          <w:lang w:eastAsia="zh-CN"/>
        </w:rPr>
        <w:t xml:space="preserve"> with both simulated and experimental data. </w:t>
      </w:r>
    </w:p>
    <w:p w14:paraId="1CE8FEE0" w14:textId="77777777" w:rsidR="00697F2E" w:rsidRPr="0099705B" w:rsidRDefault="00697F2E" w:rsidP="00885D6F">
      <w:pPr>
        <w:jc w:val="both"/>
        <w:rPr>
          <w:rFonts w:ascii="Garamond" w:hAnsi="Garamond"/>
          <w:b/>
          <w:lang w:eastAsia="zh-CN"/>
        </w:rPr>
      </w:pPr>
      <w:r w:rsidRPr="0099705B">
        <w:rPr>
          <w:rFonts w:ascii="Garamond" w:hAnsi="Garamond" w:hint="eastAsia"/>
          <w:b/>
          <w:lang w:eastAsia="zh-CN"/>
        </w:rPr>
        <w:t>G</w:t>
      </w:r>
      <w:r w:rsidRPr="0099705B">
        <w:rPr>
          <w:rFonts w:ascii="Garamond" w:hAnsi="Garamond"/>
          <w:b/>
          <w:lang w:eastAsia="zh-CN"/>
        </w:rPr>
        <w:t xml:space="preserve">roup II: </w:t>
      </w:r>
      <w:r w:rsidR="008D0F7F" w:rsidRPr="0099705B">
        <w:rPr>
          <w:rFonts w:ascii="Garamond" w:hAnsi="Garamond"/>
          <w:b/>
          <w:lang w:eastAsia="zh-CN"/>
        </w:rPr>
        <w:t>Bayesian updating and its applications</w:t>
      </w:r>
    </w:p>
    <w:p w14:paraId="3186902C" w14:textId="77777777" w:rsidR="008D0F7F" w:rsidRDefault="000D2704" w:rsidP="00885D6F">
      <w:pPr>
        <w:jc w:val="both"/>
        <w:rPr>
          <w:rFonts w:ascii="Garamond" w:hAnsi="Garamond"/>
          <w:lang w:eastAsia="zh-CN"/>
        </w:rPr>
      </w:pPr>
      <w:r>
        <w:rPr>
          <w:rFonts w:ascii="Garamond" w:hAnsi="Garamond" w:hint="eastAsia"/>
          <w:lang w:eastAsia="zh-CN"/>
        </w:rPr>
        <w:t>T</w:t>
      </w:r>
      <w:r>
        <w:rPr>
          <w:rFonts w:ascii="Garamond" w:hAnsi="Garamond"/>
          <w:lang w:eastAsia="zh-CN"/>
        </w:rPr>
        <w:t xml:space="preserve">he Bayesian approach possesses a significant interest </w:t>
      </w:r>
      <w:r w:rsidR="009F0E4E">
        <w:rPr>
          <w:rFonts w:ascii="Garamond" w:hAnsi="Garamond"/>
          <w:lang w:eastAsia="zh-CN"/>
        </w:rPr>
        <w:t xml:space="preserve">in stochastic model updating because of the ability to calibrate parameters in the context of probabilistic </w:t>
      </w:r>
      <w:r w:rsidR="003A09B4">
        <w:rPr>
          <w:rFonts w:ascii="Garamond" w:hAnsi="Garamond"/>
          <w:lang w:eastAsia="zh-CN"/>
        </w:rPr>
        <w:t>description, and the applicability for limited measurement data</w:t>
      </w:r>
      <w:r w:rsidR="009F0E4E">
        <w:rPr>
          <w:rFonts w:ascii="Garamond" w:hAnsi="Garamond"/>
          <w:lang w:eastAsia="zh-CN"/>
        </w:rPr>
        <w:t xml:space="preserve">. There are four papers in this </w:t>
      </w:r>
      <w:r w:rsidR="003A09B4">
        <w:rPr>
          <w:rFonts w:ascii="Garamond" w:hAnsi="Garamond"/>
          <w:lang w:eastAsia="zh-CN"/>
        </w:rPr>
        <w:t>group</w:t>
      </w:r>
      <w:r w:rsidR="009F0E4E">
        <w:rPr>
          <w:rFonts w:ascii="Garamond" w:hAnsi="Garamond"/>
          <w:lang w:eastAsia="zh-CN"/>
        </w:rPr>
        <w:t xml:space="preserve"> focusing on either the theoretic development of the Bayesian approach or on the specific applications. </w:t>
      </w:r>
    </w:p>
    <w:p w14:paraId="1255B5B0" w14:textId="19EDDFDC" w:rsidR="00AD7493" w:rsidRPr="000D2704" w:rsidRDefault="0099705B" w:rsidP="00885D6F">
      <w:pPr>
        <w:jc w:val="both"/>
        <w:rPr>
          <w:rFonts w:ascii="Garamond" w:hAnsi="Garamond"/>
          <w:lang w:eastAsia="zh-CN"/>
        </w:rPr>
      </w:pPr>
      <w:r>
        <w:rPr>
          <w:rFonts w:ascii="Garamond" w:hAnsi="Garamond"/>
          <w:lang w:eastAsia="zh-CN"/>
        </w:rPr>
        <w:t xml:space="preserve">Paper </w:t>
      </w:r>
      <w:r>
        <w:rPr>
          <w:rFonts w:ascii="Garamond" w:hAnsi="Garamond"/>
          <w:lang w:eastAsia="zh-CN"/>
        </w:rPr>
        <w:fldChar w:fldCharType="begin" w:fldLock="1"/>
      </w:r>
      <w:r w:rsidR="00150253">
        <w:rPr>
          <w:rFonts w:ascii="Garamond" w:hAnsi="Garamond"/>
          <w:lang w:eastAsia="zh-CN"/>
        </w:rPr>
        <w:instrText>ADDIN CSL_CITATION {"citationItems":[{"id":"ITEM-1","itemData":{"DOI":"10.1016/j.ymssp.2021.108195","ISSN":"10961216","abstract":"This work proposes a novel methodology to fulfil the challenging expectation in stochastic model updating to calibrate the probabilistic distributions of parameters without any assumption about the distribution formats. To achieve this task, an approximate Bayesian computation model updating framework is developed by employing staircase random variables and the Bhattacharyya distance. In this framework, parameters with aleatory and epistemic uncertainties are described by staircase random variables. The discrepancy between model predictions and observations is then quantified by the Bhattacharyya distance-based approximate likelihood. In addition, a Bayesian updating using the Euclidian distance is performed as preconditioner to avoid non-unique solutions. The performance of the proposed procedure is demonstrated with two exemplary applications, a simulated shear building model example and a challenging benchmark problem for uncertainty treatment. These examples demonstrate feasibility of the combined application of staircase random variables and the Bhattacharyya distance in stochastic model updating and uncertainty characterization.","author":[{"dropping-particle":"","family":"Kitahara","given":"Masaru","non-dropping-particle":"","parse-names":false,"suffix":""},{"dropping-particle":"","family":"Bi","given":"Sifeng","non-dropping-particle":"","parse-names":false,"suffix":""},{"dropping-particle":"","family":"Broggi","given":"Matteo","non-dropping-particle":"","parse-names":false,"suffix":""},{"dropping-particle":"","family":"Beer","given":"Michael","non-dropping-particle":"","parse-names":false,"suffix":""}],"container-title":"Mechanical Systems and Signal Processing","id":"ITEM-1","issued":{"date-parts":[["2022","1","15"]]},"page":"108195","publisher":"Academic Press","title":"Nonparametric Bayesian stochastic model updating with hybrid uncertainties","type":"article-journal","volume":"163"},"uris":["http://www.mendeley.com/documents/?uuid=8facbc8b-6181-4f00-b219-c40dcd2ac5ab"]}],"mendeley":{"formattedCitation":"[2]","plainTextFormattedCitation":"[2]","previouslyFormattedCitation":"[2]"},"properties":{"noteIndex":0},"schema":"https://github.com/citation-style-language/schema/raw/master/csl-citation.json"}</w:instrText>
      </w:r>
      <w:r>
        <w:rPr>
          <w:rFonts w:ascii="Garamond" w:hAnsi="Garamond"/>
          <w:lang w:eastAsia="zh-CN"/>
        </w:rPr>
        <w:fldChar w:fldCharType="separate"/>
      </w:r>
      <w:r w:rsidRPr="0099705B">
        <w:rPr>
          <w:rFonts w:ascii="Garamond" w:hAnsi="Garamond"/>
          <w:noProof/>
          <w:lang w:eastAsia="zh-CN"/>
        </w:rPr>
        <w:t>[2]</w:t>
      </w:r>
      <w:r>
        <w:rPr>
          <w:rFonts w:ascii="Garamond" w:hAnsi="Garamond"/>
          <w:lang w:eastAsia="zh-CN"/>
        </w:rPr>
        <w:fldChar w:fldCharType="end"/>
      </w:r>
      <w:r>
        <w:rPr>
          <w:rFonts w:ascii="Garamond" w:hAnsi="Garamond"/>
          <w:lang w:eastAsia="zh-CN"/>
        </w:rPr>
        <w:t xml:space="preserve"> is dedicated to the challenge when the experimental data is too spar</w:t>
      </w:r>
      <w:r w:rsidR="00531DA4">
        <w:rPr>
          <w:rFonts w:ascii="Garamond" w:hAnsi="Garamond"/>
          <w:lang w:eastAsia="zh-CN"/>
        </w:rPr>
        <w:t>se</w:t>
      </w:r>
      <w:r>
        <w:rPr>
          <w:rFonts w:ascii="Garamond" w:hAnsi="Garamond"/>
          <w:lang w:eastAsia="zh-CN"/>
        </w:rPr>
        <w:t xml:space="preserve"> to provide an appropriate hypothesis of the probabilistic distribution. A distribution-free approach employing the staircase random variables and the Bhattacharyya distance is proposed to characterize the hybrid uncertainties of the model parameters based on very few experimental observations. </w:t>
      </w:r>
      <w:r w:rsidR="00AD7493">
        <w:rPr>
          <w:rFonts w:ascii="Garamond" w:hAnsi="Garamond" w:hint="eastAsia"/>
          <w:lang w:eastAsia="zh-CN"/>
        </w:rPr>
        <w:t>P</w:t>
      </w:r>
      <w:r w:rsidR="00AD7493">
        <w:rPr>
          <w:rFonts w:ascii="Garamond" w:hAnsi="Garamond"/>
          <w:lang w:eastAsia="zh-CN"/>
        </w:rPr>
        <w:t xml:space="preserve">aper </w:t>
      </w:r>
      <w:r w:rsidR="00AD7493">
        <w:rPr>
          <w:rFonts w:ascii="Garamond" w:hAnsi="Garamond"/>
          <w:lang w:eastAsia="zh-CN"/>
        </w:rPr>
        <w:fldChar w:fldCharType="begin" w:fldLock="1"/>
      </w:r>
      <w:r w:rsidR="00960B41">
        <w:rPr>
          <w:rFonts w:ascii="Garamond" w:hAnsi="Garamond"/>
          <w:lang w:eastAsia="zh-CN"/>
        </w:rPr>
        <w:instrText>ADDIN CSL_CITATION {"citationItems":[{"id":"ITEM-1","itemData":{"DOI":"10.1016/j.ymssp.2021.107615","ISSN":"0888-3270","abstract":"This study was devoted to investigating stochastic model updating in a Bayesian inference framework based on a frequency response function (FRF) vector without any post-processing such as smoothing and windowing. The statistics of raw FRFs were inferred with a multivariate complex-valued Gaussian ratio distribution. The likelihood function was formulated by embedding the theoretical FRFs that contained the model parameters to be updated in the class of the probability model of the raw FRFs. The Transitional Markov chain Monte Carlo (TMCMC) used to sample the posterior probability density function implies considerable computational toll because of the large batch of repetitive analyses of the forward model and the increasing expense of the likelihood function calculations with large-scale loop operations. The vectorized formula was derived analytically to avoid time-consuming loop operations involved in the likelihood function evaluation. Furthermore, a distributed parallel computing scheme was developed to allow the TMCMC stochastic simulation to run across multiple CPU cores on multiple computers in a network. The case studies demonstrated that the fast-computational scheme could exploit the availability of high-performance computing facilities to drastically reduce the time-to-solution. Finally, parametric analysis was utilized to illustrate the uncertainty propagation properties of the model parameters with the variations of the noise level, sampling time, and frequency bandwidth.","author":[{"dropping-particle":"","family":"Yan","given":"Wang-Ji","non-dropping-particle":"","parse-names":false,"suffix":""},{"dropping-particle":"","family":"Cao","given":"Shi-Ze","non-dropping-particle":"","parse-names":false,"suffix":""},{"dropping-particle":"","family":"Ren","given":"Wei-Xin","non-dropping-particle":"","parse-names":false,"suffix":""},{"dropping-particle":"","family":"Yuen","given":"Ka-Veng","non-dropping-particle":"","parse-names":false,"suffix":""},{"dropping-particle":"","family":"Li","given":"Dan","non-dropping-particle":"","parse-names":false,"suffix":""},{"dropping-particle":"","family":"Katafygiotis","given":"Lambros","non-dropping-particle":"","parse-names":false,"suffix":""}],"container-title":"Mechanical Systems and Signal Processing","id":"ITEM-1","issued":{"date-parts":[["2021"]]},"page":"107615","title":"Vectorization and distributed parallelization of Bayesian model updating based on a multivariate complex-valued probabilistic model of frequency response functions","type":"article-journal","volume":"156"},"uris":["http://www.mendeley.com/documents/?uuid=86727f63-0bbf-443f-8346-a33354053eaa"]}],"mendeley":{"formattedCitation":"[3]","plainTextFormattedCitation":"[3]","previouslyFormattedCitation":"[3]"},"properties":{"noteIndex":0},"schema":"https://github.com/citation-style-language/schema/raw/master/csl-citation.json"}</w:instrText>
      </w:r>
      <w:r w:rsidR="00AD7493">
        <w:rPr>
          <w:rFonts w:ascii="Garamond" w:hAnsi="Garamond"/>
          <w:lang w:eastAsia="zh-CN"/>
        </w:rPr>
        <w:fldChar w:fldCharType="separate"/>
      </w:r>
      <w:r w:rsidRPr="0099705B">
        <w:rPr>
          <w:rFonts w:ascii="Garamond" w:hAnsi="Garamond"/>
          <w:noProof/>
          <w:lang w:eastAsia="zh-CN"/>
        </w:rPr>
        <w:t>[3]</w:t>
      </w:r>
      <w:r w:rsidR="00AD7493">
        <w:rPr>
          <w:rFonts w:ascii="Garamond" w:hAnsi="Garamond"/>
          <w:lang w:eastAsia="zh-CN"/>
        </w:rPr>
        <w:fldChar w:fldCharType="end"/>
      </w:r>
      <w:r w:rsidR="00AD7493">
        <w:rPr>
          <w:rFonts w:ascii="Garamond" w:hAnsi="Garamond"/>
          <w:lang w:eastAsia="zh-CN"/>
        </w:rPr>
        <w:t xml:space="preserve"> proposes two improvements of the basic Bayesian approach, i.e. the vectorization </w:t>
      </w:r>
      <w:r w:rsidR="00977633">
        <w:rPr>
          <w:rFonts w:ascii="Garamond" w:hAnsi="Garamond"/>
          <w:lang w:eastAsia="zh-CN"/>
        </w:rPr>
        <w:t>to construct a simplified likelihood function</w:t>
      </w:r>
      <w:r w:rsidR="003A09B4" w:rsidRPr="003A09B4">
        <w:rPr>
          <w:rFonts w:ascii="Garamond" w:hAnsi="Garamond"/>
          <w:lang w:eastAsia="zh-CN"/>
        </w:rPr>
        <w:t xml:space="preserve"> </w:t>
      </w:r>
      <w:r w:rsidR="003A09B4">
        <w:rPr>
          <w:rFonts w:ascii="Garamond" w:hAnsi="Garamond"/>
          <w:lang w:eastAsia="zh-CN"/>
        </w:rPr>
        <w:t>when comparing the model predictions and measurements</w:t>
      </w:r>
      <w:r w:rsidR="00977633">
        <w:rPr>
          <w:rFonts w:ascii="Garamond" w:hAnsi="Garamond"/>
          <w:lang w:eastAsia="zh-CN"/>
        </w:rPr>
        <w:t xml:space="preserve">, and the parallel computing </w:t>
      </w:r>
      <w:r w:rsidR="00EB5AF8">
        <w:rPr>
          <w:rFonts w:ascii="Garamond" w:hAnsi="Garamond"/>
          <w:lang w:eastAsia="zh-CN"/>
        </w:rPr>
        <w:t>scheme of TMCMC in a network</w:t>
      </w:r>
      <w:r w:rsidR="003A09B4">
        <w:rPr>
          <w:rFonts w:ascii="Garamond" w:hAnsi="Garamond"/>
          <w:lang w:eastAsia="zh-CN"/>
        </w:rPr>
        <w:t xml:space="preserve"> to reduce the calculation time</w:t>
      </w:r>
      <w:r w:rsidR="00EB5AF8">
        <w:rPr>
          <w:rFonts w:ascii="Garamond" w:hAnsi="Garamond"/>
          <w:lang w:eastAsia="zh-CN"/>
        </w:rPr>
        <w:t>. This work makes it possible to employ the raw FRF as model output with</w:t>
      </w:r>
      <w:r w:rsidR="00413248">
        <w:rPr>
          <w:rFonts w:ascii="Garamond" w:hAnsi="Garamond"/>
          <w:lang w:eastAsia="zh-CN"/>
        </w:rPr>
        <w:t>out</w:t>
      </w:r>
      <w:r w:rsidR="00EB5AF8">
        <w:rPr>
          <w:rFonts w:ascii="Garamond" w:hAnsi="Garamond"/>
          <w:lang w:eastAsia="zh-CN"/>
        </w:rPr>
        <w:t xml:space="preserve"> any </w:t>
      </w:r>
      <w:r w:rsidR="00EB5AF8" w:rsidRPr="00EB5AF8">
        <w:rPr>
          <w:rFonts w:ascii="Garamond" w:hAnsi="Garamond"/>
          <w:lang w:eastAsia="zh-CN"/>
        </w:rPr>
        <w:t>smoothing and windowing</w:t>
      </w:r>
      <w:r w:rsidR="00EB5AF8">
        <w:rPr>
          <w:rFonts w:ascii="Garamond" w:hAnsi="Garamond"/>
          <w:lang w:eastAsia="zh-CN"/>
        </w:rPr>
        <w:t xml:space="preserve"> treatment. Paper </w:t>
      </w:r>
      <w:r w:rsidR="00EB5AF8">
        <w:rPr>
          <w:rFonts w:ascii="Garamond" w:hAnsi="Garamond"/>
          <w:lang w:eastAsia="zh-CN"/>
        </w:rPr>
        <w:fldChar w:fldCharType="begin" w:fldLock="1"/>
      </w:r>
      <w:r w:rsidR="00960B41">
        <w:rPr>
          <w:rFonts w:ascii="Garamond" w:hAnsi="Garamond"/>
          <w:lang w:eastAsia="zh-CN"/>
        </w:rPr>
        <w:instrText>ADDIN CSL_CITATION {"citationItems":[{"id":"ITEM-1","itemData":{"DOI":"10.1016/j.ymssp.2021.107834","ISSN":"0888-3270","abstract":"This work presents a Bayesian model updating approach for handling contaminant source characterization problems in the context of water distribution networks. The problem is formulated in a Bayesian model class selection framework where each model class represents a possible contaminant event. The parameters of each model class characterize the contaminant mass inflow over time in terms of its intensity and starting time. The class with the highest posterior probability is interpreted as the most plausible location for the contaminant injection. The evidences of the model classes are estimated using the transitional Markov chain Monte Carlo (TMCMC) method. The approach provides additional insight into the current network state in terms of posterior samples of the parameters that describe the contaminant event. The effectiveness of the proposed identification framework is illustrated by applying the contaminant source detection approach to a couple of water distribution systems.","author":[{"dropping-particle":"","family":"Jerez","given":"D J","non-dropping-particle":"","parse-names":false,"suffix":""},{"dropping-particle":"","family":"Jensen","given":"H A","non-dropping-particle":"","parse-names":false,"suffix":""},{"dropping-particle":"","family":"Beer","given":"M","non-dropping-particle":"","parse-names":false,"suffix":""},{"dropping-particle":"","family":"Broggi","given":"M","non-dropping-particle":"","parse-names":false,"suffix":""}],"container-title":"Mechanical Systems and Signal Processing","id":"ITEM-1","issued":{"date-parts":[["2021"]]},"page":"107834","title":"Contaminant source identification in water distribution networks: A Bayesian framework","type":"article-journal","volume":"159"},"uris":["http://www.mendeley.com/documents/?uuid=0d8430ff-da74-4c0c-81a8-1975986fb77d"]}],"mendeley":{"formattedCitation":"[4]","plainTextFormattedCitation":"[4]","previouslyFormattedCitation":"[4]"},"properties":{"noteIndex":0},"schema":"https://github.com/citation-style-language/schema/raw/master/csl-citation.json"}</w:instrText>
      </w:r>
      <w:r w:rsidR="00EB5AF8">
        <w:rPr>
          <w:rFonts w:ascii="Garamond" w:hAnsi="Garamond"/>
          <w:lang w:eastAsia="zh-CN"/>
        </w:rPr>
        <w:fldChar w:fldCharType="separate"/>
      </w:r>
      <w:r w:rsidRPr="0099705B">
        <w:rPr>
          <w:rFonts w:ascii="Garamond" w:hAnsi="Garamond"/>
          <w:noProof/>
          <w:lang w:eastAsia="zh-CN"/>
        </w:rPr>
        <w:t>[4]</w:t>
      </w:r>
      <w:r w:rsidR="00EB5AF8">
        <w:rPr>
          <w:rFonts w:ascii="Garamond" w:hAnsi="Garamond"/>
          <w:lang w:eastAsia="zh-CN"/>
        </w:rPr>
        <w:fldChar w:fldCharType="end"/>
      </w:r>
      <w:r w:rsidR="00281A80">
        <w:rPr>
          <w:rFonts w:ascii="Garamond" w:hAnsi="Garamond"/>
          <w:lang w:eastAsia="zh-CN"/>
        </w:rPr>
        <w:t xml:space="preserve"> utilizes </w:t>
      </w:r>
      <w:r w:rsidR="00FB7BA6">
        <w:rPr>
          <w:rFonts w:ascii="Garamond" w:hAnsi="Garamond"/>
          <w:lang w:eastAsia="zh-CN"/>
        </w:rPr>
        <w:t xml:space="preserve">the Bayesian model updating in a specific application, the contaminant source identification of water distribution networks. This is achieved through a Bayesian model class selection framework using the TMCMC algorithm, where the model class with </w:t>
      </w:r>
      <w:r w:rsidR="00531DA4">
        <w:rPr>
          <w:rFonts w:ascii="Garamond" w:hAnsi="Garamond"/>
          <w:lang w:eastAsia="zh-CN"/>
        </w:rPr>
        <w:t xml:space="preserve">the </w:t>
      </w:r>
      <w:r w:rsidR="00FB7BA6">
        <w:rPr>
          <w:rFonts w:ascii="Garamond" w:hAnsi="Garamond"/>
          <w:lang w:eastAsia="zh-CN"/>
        </w:rPr>
        <w:t xml:space="preserve">highest posterior probability is </w:t>
      </w:r>
      <w:r w:rsidR="007815CC">
        <w:rPr>
          <w:rFonts w:ascii="Garamond" w:hAnsi="Garamond"/>
          <w:lang w:eastAsia="zh-CN"/>
        </w:rPr>
        <w:t xml:space="preserve">identified as the possible contaminant source. </w:t>
      </w:r>
      <w:r w:rsidR="001C6864">
        <w:rPr>
          <w:rFonts w:ascii="Garamond" w:hAnsi="Garamond"/>
          <w:lang w:eastAsia="zh-CN"/>
        </w:rPr>
        <w:t xml:space="preserve">Paper </w:t>
      </w:r>
      <w:r w:rsidR="001C6864">
        <w:rPr>
          <w:rFonts w:ascii="Garamond" w:hAnsi="Garamond"/>
          <w:lang w:eastAsia="zh-CN"/>
        </w:rPr>
        <w:fldChar w:fldCharType="begin" w:fldLock="1"/>
      </w:r>
      <w:r w:rsidR="008C1F86">
        <w:rPr>
          <w:rFonts w:ascii="Garamond" w:hAnsi="Garamond"/>
          <w:lang w:eastAsia="zh-CN"/>
        </w:rPr>
        <w:instrText>ADDIN CSL_CITATION {"citationItems":[{"id":"ITEM-1","itemData":{"DOI":"10.1016/J.YMSSP.2022.108906","ISSN":"0888-3270","author":[{"dropping-particle":"","family":"Ouyang","given":"Jiayi","non-dropping-particle":"","parse-names":false,"suffix":""},{"dropping-particle":"","family":"Liu","given":"Yong","non-dropping-particle":"","parse-names":false,"suffix":""}],"container-title":"Mechanical Systems and Signal Processing","id":"ITEM-1","issued":{"date-parts":[["2022","5","15"]]},"page":"108906","publisher":"Academic Press","title":"Model updating for slope stability assessment in spatially varying soil parameters using multi-type observations","type":"article-journal","volume":"171"},"uris":["http://www.mendeley.com/documents/?uuid=a09a7ef1-8fda-3514-8df6-3a9e0f818945"]}],"mendeley":{"formattedCitation":"[5]","plainTextFormattedCitation":"[5]","previouslyFormattedCitation":"[5]"},"properties":{"noteIndex":0},"schema":"https://github.com/citation-style-language/schema/raw/master/csl-citation.json"}</w:instrText>
      </w:r>
      <w:r w:rsidR="001C6864">
        <w:rPr>
          <w:rFonts w:ascii="Garamond" w:hAnsi="Garamond"/>
          <w:lang w:eastAsia="zh-CN"/>
        </w:rPr>
        <w:fldChar w:fldCharType="separate"/>
      </w:r>
      <w:r w:rsidR="001C6864" w:rsidRPr="001C6864">
        <w:rPr>
          <w:rFonts w:ascii="Garamond" w:hAnsi="Garamond"/>
          <w:noProof/>
          <w:lang w:eastAsia="zh-CN"/>
        </w:rPr>
        <w:t>[5]</w:t>
      </w:r>
      <w:r w:rsidR="001C6864">
        <w:rPr>
          <w:rFonts w:ascii="Garamond" w:hAnsi="Garamond"/>
          <w:lang w:eastAsia="zh-CN"/>
        </w:rPr>
        <w:fldChar w:fldCharType="end"/>
      </w:r>
      <w:r w:rsidR="001C6864">
        <w:rPr>
          <w:rFonts w:ascii="Garamond" w:hAnsi="Garamond"/>
          <w:lang w:eastAsia="zh-CN"/>
        </w:rPr>
        <w:t xml:space="preserve"> focuses on Bayesian Updating with Structural reliability</w:t>
      </w:r>
      <w:r w:rsidR="000652CD">
        <w:rPr>
          <w:rFonts w:ascii="Garamond" w:hAnsi="Garamond"/>
          <w:lang w:eastAsia="zh-CN"/>
        </w:rPr>
        <w:t xml:space="preserve"> (BUS)</w:t>
      </w:r>
      <w:r w:rsidR="001C6864">
        <w:rPr>
          <w:rFonts w:ascii="Garamond" w:hAnsi="Garamond"/>
          <w:lang w:eastAsia="zh-CN"/>
        </w:rPr>
        <w:t>, to assess the slope stability when the spatial variability of soil parameters must be considered.</w:t>
      </w:r>
    </w:p>
    <w:p w14:paraId="7D27E246" w14:textId="77777777" w:rsidR="000D2704" w:rsidRPr="009202F5" w:rsidRDefault="000D2704" w:rsidP="00885D6F">
      <w:pPr>
        <w:jc w:val="both"/>
        <w:rPr>
          <w:rFonts w:ascii="Garamond" w:hAnsi="Garamond"/>
          <w:b/>
          <w:lang w:eastAsia="zh-CN"/>
        </w:rPr>
      </w:pPr>
      <w:r w:rsidRPr="009202F5">
        <w:rPr>
          <w:rFonts w:ascii="Garamond" w:hAnsi="Garamond"/>
          <w:b/>
          <w:lang w:eastAsia="zh-CN"/>
        </w:rPr>
        <w:t>Group III: Uncertainty quantification and propagation</w:t>
      </w:r>
    </w:p>
    <w:p w14:paraId="7E208040" w14:textId="77777777" w:rsidR="000D2704" w:rsidRDefault="000175B7" w:rsidP="00885D6F">
      <w:pPr>
        <w:jc w:val="both"/>
        <w:rPr>
          <w:rFonts w:ascii="Garamond" w:hAnsi="Garamond"/>
          <w:lang w:eastAsia="zh-CN"/>
        </w:rPr>
      </w:pPr>
      <w:r>
        <w:rPr>
          <w:rFonts w:ascii="Garamond" w:hAnsi="Garamond" w:hint="eastAsia"/>
          <w:lang w:eastAsia="zh-CN"/>
        </w:rPr>
        <w:t>F</w:t>
      </w:r>
      <w:r>
        <w:rPr>
          <w:rFonts w:ascii="Garamond" w:hAnsi="Garamond"/>
          <w:lang w:eastAsia="zh-CN"/>
        </w:rPr>
        <w:t xml:space="preserve">our papers investigating the forward uncertainty quantification and propagation are included in this group to deal with challenges such </w:t>
      </w:r>
      <w:proofErr w:type="gramStart"/>
      <w:r>
        <w:rPr>
          <w:rFonts w:ascii="Garamond" w:hAnsi="Garamond"/>
          <w:lang w:eastAsia="zh-CN"/>
        </w:rPr>
        <w:t xml:space="preserve">as </w:t>
      </w:r>
      <w:r w:rsidR="000652CD">
        <w:rPr>
          <w:rFonts w:ascii="Garamond" w:hAnsi="Garamond"/>
          <w:lang w:eastAsia="zh-CN"/>
        </w:rPr>
        <w:t xml:space="preserve"> limited</w:t>
      </w:r>
      <w:proofErr w:type="gramEnd"/>
      <w:r w:rsidR="000652CD">
        <w:rPr>
          <w:rFonts w:ascii="Garamond" w:hAnsi="Garamond"/>
          <w:lang w:eastAsia="zh-CN"/>
        </w:rPr>
        <w:t xml:space="preserve"> </w:t>
      </w:r>
      <w:r>
        <w:rPr>
          <w:rFonts w:ascii="Garamond" w:hAnsi="Garamond"/>
          <w:lang w:eastAsia="zh-CN"/>
        </w:rPr>
        <w:t>observation, huge calculation burden, and multi-sources of uncertaint</w:t>
      </w:r>
      <w:r w:rsidR="000652CD">
        <w:rPr>
          <w:rFonts w:ascii="Garamond" w:hAnsi="Garamond"/>
          <w:lang w:eastAsia="zh-CN"/>
        </w:rPr>
        <w:t>y</w:t>
      </w:r>
      <w:r>
        <w:rPr>
          <w:rFonts w:ascii="Garamond" w:hAnsi="Garamond"/>
          <w:lang w:eastAsia="zh-CN"/>
        </w:rPr>
        <w:t xml:space="preserve"> involved in complicated systems. </w:t>
      </w:r>
    </w:p>
    <w:p w14:paraId="3FE51BF3" w14:textId="77777777" w:rsidR="00366BD1" w:rsidRDefault="00366BD1" w:rsidP="007A2271">
      <w:pPr>
        <w:jc w:val="both"/>
        <w:rPr>
          <w:rFonts w:ascii="Garamond" w:hAnsi="Garamond"/>
          <w:lang w:eastAsia="zh-CN"/>
        </w:rPr>
      </w:pPr>
      <w:r>
        <w:rPr>
          <w:rFonts w:ascii="Garamond" w:hAnsi="Garamond"/>
          <w:lang w:eastAsia="zh-CN"/>
        </w:rPr>
        <w:lastRenderedPageBreak/>
        <w:t>The quantification of spatial variation from limited observation in the form of random fields</w:t>
      </w:r>
      <w:r w:rsidR="007A2271">
        <w:rPr>
          <w:rFonts w:ascii="Garamond" w:hAnsi="Garamond"/>
          <w:lang w:eastAsia="zh-CN"/>
        </w:rPr>
        <w:t xml:space="preserve"> has been a general difficulty in practical model updating. </w:t>
      </w:r>
      <w:r>
        <w:rPr>
          <w:rFonts w:ascii="Garamond" w:hAnsi="Garamond" w:hint="eastAsia"/>
          <w:lang w:eastAsia="zh-CN"/>
        </w:rPr>
        <w:t>P</w:t>
      </w:r>
      <w:r>
        <w:rPr>
          <w:rFonts w:ascii="Garamond" w:hAnsi="Garamond"/>
          <w:lang w:eastAsia="zh-CN"/>
        </w:rPr>
        <w:t xml:space="preserve">aper </w:t>
      </w:r>
      <w:r>
        <w:rPr>
          <w:rFonts w:ascii="Garamond" w:hAnsi="Garamond"/>
          <w:lang w:eastAsia="zh-CN"/>
        </w:rPr>
        <w:fldChar w:fldCharType="begin" w:fldLock="1"/>
      </w:r>
      <w:r w:rsidR="00960B41">
        <w:rPr>
          <w:rFonts w:ascii="Garamond" w:hAnsi="Garamond"/>
          <w:lang w:eastAsia="zh-CN"/>
        </w:rPr>
        <w:instrText>ADDIN CSL_CITATION {"citationItems":[{"id":"ITEM-1","itemData":{"DOI":"10.1016/j.ymssp.2020.107377","ISSN":"0888-3270","abstract":"Spatial variation occurs widely in engineering practice and could be quantified by random fields. For instance, the strength of concrete in a large-sized shear wall might be described by a two-dimensional random field in the framework of probability theory. Therefore, how to quantify the spatial variation based on limited available observation data is of paramount importance. In the present paper, two types of engineering problems with uncertainties, i.e. those due to the incompleteness of observation and those due to hard-to-control, are firstly discussed. The Bayesian Compressive Sensing (BCS) is then introduced to estimate an enriched field based on the sparsely measured data and quantify the statistical uncertainty. Further, the Stochastic Harmonic Function (SHF) is synthesized with BCS (named as the BCS-SHF scheme) to quantify the spatially varying randomness based on very limited data to resolve the problems involving uncertainty due to hard-to-control. By the proposed method new random field samples can be generated. Through numerical examples, it is demonstrated that the proposed method can reproduce the target mean value and the covariance function with high accuracy and efficiency. Finally, the proposed BCS-SHF approach is employed to quantify the uncertainty of the random field of concrete strength, and then further applied to the stochastic response analysis of a reinforced concrete shear wall model under cyclic loading, revealing that the spatial variation will greatly affect the failure modes of the shear wall.","author":[{"dropping-particle":"","family":"He","given":"Jingran","non-dropping-particle":"","parse-names":false,"suffix":""},{"dropping-particle":"","family":"Chen","given":"Jianbing","non-dropping-particle":"","parse-names":false,"suffix":""},{"dropping-particle":"","family":"Ren","given":"Xiaodan","non-dropping-particle":"","parse-names":false,"suffix":""},{"dropping-particle":"","family":"Li","given":"Jie","non-dropping-particle":"","parse-names":false,"suffix":""}],"container-title":"Mechanical Systems and Signal Processing","id":"ITEM-1","issued":{"date-parts":[["2021"]]},"page":"107377","title":"Uncertainty Quantification of Random Fields Based on Spatially Sparse Data by Synthesizing Bayesian Compressive Sensing and Stochastic Harmonic Function","type":"article-journal","volume":"153"},"uris":["http://www.mendeley.com/documents/?uuid=b7f3981f-e4a2-477f-9a05-2e6d74dae16e"]}],"mendeley":{"formattedCitation":"[6]","plainTextFormattedCitation":"[6]","previouslyFormattedCitation":"[6]"},"properties":{"noteIndex":0},"schema":"https://github.com/citation-style-language/schema/raw/master/csl-citation.json"}</w:instrText>
      </w:r>
      <w:r>
        <w:rPr>
          <w:rFonts w:ascii="Garamond" w:hAnsi="Garamond"/>
          <w:lang w:eastAsia="zh-CN"/>
        </w:rPr>
        <w:fldChar w:fldCharType="separate"/>
      </w:r>
      <w:r w:rsidRPr="00366BD1">
        <w:rPr>
          <w:rFonts w:ascii="Garamond" w:hAnsi="Garamond"/>
          <w:noProof/>
          <w:lang w:eastAsia="zh-CN"/>
        </w:rPr>
        <w:t>[6]</w:t>
      </w:r>
      <w:r>
        <w:rPr>
          <w:rFonts w:ascii="Garamond" w:hAnsi="Garamond"/>
          <w:lang w:eastAsia="zh-CN"/>
        </w:rPr>
        <w:fldChar w:fldCharType="end"/>
      </w:r>
      <w:r>
        <w:rPr>
          <w:rFonts w:ascii="Garamond" w:hAnsi="Garamond"/>
          <w:lang w:eastAsia="zh-CN"/>
        </w:rPr>
        <w:t xml:space="preserve"> </w:t>
      </w:r>
      <w:r w:rsidR="007A2271">
        <w:rPr>
          <w:rFonts w:ascii="Garamond" w:hAnsi="Garamond"/>
          <w:lang w:eastAsia="zh-CN"/>
        </w:rPr>
        <w:t xml:space="preserve">proposes an integrated </w:t>
      </w:r>
      <w:r w:rsidR="007A2271" w:rsidRPr="007A2271">
        <w:rPr>
          <w:rFonts w:ascii="Garamond" w:hAnsi="Garamond"/>
          <w:lang w:eastAsia="zh-CN"/>
        </w:rPr>
        <w:t>Bayesian Compressive Sensing</w:t>
      </w:r>
      <w:r w:rsidR="007A2271">
        <w:rPr>
          <w:rFonts w:ascii="Garamond" w:hAnsi="Garamond"/>
          <w:lang w:eastAsia="zh-CN"/>
        </w:rPr>
        <w:t xml:space="preserve"> and </w:t>
      </w:r>
      <w:r w:rsidR="007A2271" w:rsidRPr="007A2271">
        <w:rPr>
          <w:rFonts w:ascii="Garamond" w:hAnsi="Garamond"/>
          <w:lang w:eastAsia="zh-CN"/>
        </w:rPr>
        <w:t>Stochastic Harmonic Function</w:t>
      </w:r>
      <w:r w:rsidR="007A2271">
        <w:rPr>
          <w:rFonts w:ascii="Garamond" w:hAnsi="Garamond"/>
          <w:lang w:eastAsia="zh-CN"/>
        </w:rPr>
        <w:t xml:space="preserve"> (</w:t>
      </w:r>
      <w:r w:rsidR="007A2271" w:rsidRPr="007A2271">
        <w:rPr>
          <w:rFonts w:ascii="Garamond" w:hAnsi="Garamond"/>
          <w:lang w:eastAsia="zh-CN"/>
        </w:rPr>
        <w:t>BCS</w:t>
      </w:r>
      <w:r w:rsidR="007A2271">
        <w:rPr>
          <w:rFonts w:ascii="Garamond" w:hAnsi="Garamond"/>
          <w:lang w:eastAsia="zh-CN"/>
        </w:rPr>
        <w:t>-SHF</w:t>
      </w:r>
      <w:r w:rsidR="007A2271" w:rsidRPr="007A2271">
        <w:rPr>
          <w:rFonts w:ascii="Garamond" w:hAnsi="Garamond"/>
          <w:lang w:eastAsia="zh-CN"/>
        </w:rPr>
        <w:t>)</w:t>
      </w:r>
      <w:r w:rsidR="007A2271">
        <w:rPr>
          <w:rFonts w:ascii="Garamond" w:hAnsi="Garamond"/>
          <w:lang w:eastAsia="zh-CN"/>
        </w:rPr>
        <w:t xml:space="preserve"> scheme to </w:t>
      </w:r>
      <w:r w:rsidR="00361AC6">
        <w:rPr>
          <w:rFonts w:ascii="Garamond" w:hAnsi="Garamond"/>
          <w:lang w:eastAsia="zh-CN"/>
        </w:rPr>
        <w:t xml:space="preserve">cope with the above difficulty by </w:t>
      </w:r>
      <w:r w:rsidR="007A2271" w:rsidRPr="007A2271">
        <w:rPr>
          <w:rFonts w:ascii="Garamond" w:hAnsi="Garamond"/>
          <w:lang w:eastAsia="zh-CN"/>
        </w:rPr>
        <w:t>reproduc</w:t>
      </w:r>
      <w:r w:rsidR="00361AC6">
        <w:rPr>
          <w:rFonts w:ascii="Garamond" w:hAnsi="Garamond"/>
          <w:lang w:eastAsia="zh-CN"/>
        </w:rPr>
        <w:t>ing</w:t>
      </w:r>
      <w:r w:rsidR="007A2271" w:rsidRPr="007A2271">
        <w:rPr>
          <w:rFonts w:ascii="Garamond" w:hAnsi="Garamond"/>
          <w:lang w:eastAsia="zh-CN"/>
        </w:rPr>
        <w:t xml:space="preserve"> the target mean</w:t>
      </w:r>
      <w:r w:rsidR="007A2271">
        <w:rPr>
          <w:rFonts w:ascii="Garamond" w:hAnsi="Garamond"/>
          <w:lang w:eastAsia="zh-CN"/>
        </w:rPr>
        <w:t xml:space="preserve"> </w:t>
      </w:r>
      <w:r w:rsidR="007A2271" w:rsidRPr="007A2271">
        <w:rPr>
          <w:rFonts w:ascii="Garamond" w:hAnsi="Garamond"/>
          <w:lang w:eastAsia="zh-CN"/>
        </w:rPr>
        <w:t>and covariance</w:t>
      </w:r>
      <w:r w:rsidR="00361AC6">
        <w:rPr>
          <w:rFonts w:ascii="Garamond" w:hAnsi="Garamond"/>
          <w:lang w:eastAsia="zh-CN"/>
        </w:rPr>
        <w:t xml:space="preserve"> of the stochastic response of civil structures under cyclic leading. An efficient uncertainty propagation approach is proposed by Paper </w:t>
      </w:r>
      <w:r w:rsidR="00361AC6">
        <w:rPr>
          <w:rFonts w:ascii="Garamond" w:hAnsi="Garamond"/>
          <w:lang w:eastAsia="zh-CN"/>
        </w:rPr>
        <w:fldChar w:fldCharType="begin" w:fldLock="1"/>
      </w:r>
      <w:r w:rsidR="00960B41">
        <w:rPr>
          <w:rFonts w:ascii="Garamond" w:hAnsi="Garamond"/>
          <w:lang w:eastAsia="zh-CN"/>
        </w:rPr>
        <w:instrText>ADDIN CSL_CITATION {"citationItems":[{"id":"ITEM-1","itemData":{"DOI":"10.1016/j.ymssp.2020.107482","ISSN":"0888-3270","abstract":"This paper presents a highly efficient and effective approach to bound the responses and probability of failure of linear systems where the model parameters are subjected to combinations of epistemic and aleatory uncertainty. These combinations can take the form of imprecise probabilities or hybrid uncertainties. Typically, such computations involve solving a nested double loop problem, where the propagation of the aleatory uncertainty has to be performed for each realisation of the epistemic uncertainty. Apart from near-trivial cases, such computation is intractable without resorting to surrogate modeling schemes. In this paper, a method is presented to break this double loop by virtue of the operator norm theorem. Indeed, in case linear models are considered and under the restriction that the model definition cannot be subject to aleatory uncertainty, the paper shows that the computational efficiency, quantified by the required number of model evaluations, of propagating these parametric uncertainties can be improved by several orders of magnitude. Two case studies involving a finite element model of a clamped plate and a six-story building are included to illustrate the application of the developed technique, as well as its computational merit in comparison to existing double-loop approaches.","author":[{"dropping-particle":"","family":"Faes","given":"Matthias G R","non-dropping-particle":"","parse-names":false,"suffix":""},{"dropping-particle":"","family":"Valdebenito","given":"Marcos A","non-dropping-particle":"","parse-names":false,"suffix":""},{"dropping-particle":"","family":"Moens","given":"David","non-dropping-particle":"","parse-names":false,"suffix":""},{"dropping-particle":"","family":"Beer","given":"Michael","non-dropping-particle":"","parse-names":false,"suffix":""}],"container-title":"Mechanical Systems and Signal Processing","id":"ITEM-1","issued":{"date-parts":[["2021"]]},"page":"107482","title":"Operator norm theory as an efficient tool to propagate hybrid uncertainties and calculate imprecise probabilities","type":"article-journal","volume":"152"},"uris":["http://www.mendeley.com/documents/?uuid=e9584624-fb1b-47c8-80d7-54886585e129"]}],"mendeley":{"formattedCitation":"[7]","plainTextFormattedCitation":"[7]","previouslyFormattedCitation":"[7]"},"properties":{"noteIndex":0},"schema":"https://github.com/citation-style-language/schema/raw/master/csl-citation.json"}</w:instrText>
      </w:r>
      <w:r w:rsidR="00361AC6">
        <w:rPr>
          <w:rFonts w:ascii="Garamond" w:hAnsi="Garamond"/>
          <w:lang w:eastAsia="zh-CN"/>
        </w:rPr>
        <w:fldChar w:fldCharType="separate"/>
      </w:r>
      <w:r w:rsidR="00361AC6" w:rsidRPr="00361AC6">
        <w:rPr>
          <w:rFonts w:ascii="Garamond" w:hAnsi="Garamond"/>
          <w:noProof/>
          <w:lang w:eastAsia="zh-CN"/>
        </w:rPr>
        <w:t>[7]</w:t>
      </w:r>
      <w:r w:rsidR="00361AC6">
        <w:rPr>
          <w:rFonts w:ascii="Garamond" w:hAnsi="Garamond"/>
          <w:lang w:eastAsia="zh-CN"/>
        </w:rPr>
        <w:fldChar w:fldCharType="end"/>
      </w:r>
      <w:r w:rsidR="00361AC6">
        <w:rPr>
          <w:rFonts w:ascii="Garamond" w:hAnsi="Garamond"/>
          <w:lang w:eastAsia="zh-CN"/>
        </w:rPr>
        <w:t xml:space="preserve"> to “break the </w:t>
      </w:r>
      <w:r w:rsidR="00B71E2D">
        <w:rPr>
          <w:rFonts w:ascii="Garamond" w:hAnsi="Garamond"/>
          <w:lang w:eastAsia="zh-CN"/>
        </w:rPr>
        <w:t>double-</w:t>
      </w:r>
      <w:r w:rsidR="00361AC6">
        <w:rPr>
          <w:rFonts w:ascii="Garamond" w:hAnsi="Garamond"/>
          <w:lang w:eastAsia="zh-CN"/>
        </w:rPr>
        <w:t xml:space="preserve">loop” </w:t>
      </w:r>
      <w:r w:rsidR="00B71E2D">
        <w:rPr>
          <w:rFonts w:ascii="Garamond" w:hAnsi="Garamond"/>
          <w:lang w:eastAsia="zh-CN"/>
        </w:rPr>
        <w:t xml:space="preserve">which is generally encountered in the reliability analysis when both aleatory and epistemic uncertainties are presented. </w:t>
      </w:r>
      <w:r w:rsidR="000350A3">
        <w:rPr>
          <w:rFonts w:ascii="Garamond" w:hAnsi="Garamond"/>
          <w:lang w:eastAsia="zh-CN"/>
        </w:rPr>
        <w:t>Paper</w:t>
      </w:r>
      <w:r w:rsidR="00AF33C1">
        <w:rPr>
          <w:rFonts w:ascii="Garamond" w:hAnsi="Garamond"/>
          <w:lang w:eastAsia="zh-CN"/>
        </w:rPr>
        <w:t xml:space="preserve"> </w:t>
      </w:r>
      <w:r w:rsidR="00AF33C1">
        <w:rPr>
          <w:rFonts w:ascii="Garamond" w:hAnsi="Garamond"/>
          <w:lang w:eastAsia="zh-CN"/>
        </w:rPr>
        <w:fldChar w:fldCharType="begin" w:fldLock="1"/>
      </w:r>
      <w:r w:rsidR="00960B41">
        <w:rPr>
          <w:rFonts w:ascii="Garamond" w:hAnsi="Garamond"/>
          <w:lang w:eastAsia="zh-CN"/>
        </w:rPr>
        <w:instrText>ADDIN CSL_CITATION {"citationItems":[{"id":"ITEM-1","itemData":{"DOI":"10.1016/j.ymssp.2021.107783","ISSN":"0888-3270","abstract":"Generally, the static and dynamic reliabilities of structures are addressed separately in the existing methods except the computationally expensive stochastic sampling-based approaches. This study establishes a unified framework of reliability analysis for static and dynamic structures based on the direct probability integral method (DPIM). Firstly, the probability density integral equations (PDIEs) of performance functions for static and dynamic structures are presented based on the principle of probability conservation. The DPIM decouples the physical mapping (i.e., performance function) of structure and PDIE, and involves the partition of probability space and the smoothing of Dirac delta function. This study proposes a new adaptive formula of smoothing parameter based on kernel density estimation. Then, the improved DPIM is utilized to obtain the probability density function (PDF) of performance functions by solving the corresponding representative values and the PDIE successively. Furthermore, the reliability of static structure is calculated by integrating the PDF of performance function within safety domain. To overcome the difficulty of evaluating first passage dynamic reliability, the two approaches, namely the DPIM-based absorbing condition (DPIM-AC) and the DPIM-based extreme value distribution (DPIM-EVD), are also proposed. Finally, three engineering examples with stochastic parameters and random excitation indicate the desired efficiency and accuracy of the established framework for unified reliability analysis. Specifically, the challenging issue of dynamic reliability assessment for nonlinear structural system is attacked based on DPIM rather than Monte Carlo simulation or other sampling-based method. The proposed method is beneficial for propagation analysis of aleatory or/and epistemic uncertainties, as well as for stochastic model updating.","author":[{"dropping-particle":"","family":"Chen","given":"Guohai","non-dropping-particle":"","parse-names":false,"suffix":""},{"dropping-particle":"","family":"Yang","given":"Dixiong","non-dropping-particle":"","parse-names":false,"suffix":""}],"container-title":"Mechanical Systems and Signal Processing","id":"ITEM-1","issued":{"date-parts":[["2021"]]},"page":"107783","title":"A unified analysis framework of static and dynamic structural reliabilities based on direct probability integral method","type":"article-journal","volume":"158"},"uris":["http://www.mendeley.com/documents/?uuid=b86a2ce5-70fd-4566-a4e9-1cd238b659c8"]}],"mendeley":{"formattedCitation":"[8]","plainTextFormattedCitation":"[8]","previouslyFormattedCitation":"[8]"},"properties":{"noteIndex":0},"schema":"https://github.com/citation-style-language/schema/raw/master/csl-citation.json"}</w:instrText>
      </w:r>
      <w:r w:rsidR="00AF33C1">
        <w:rPr>
          <w:rFonts w:ascii="Garamond" w:hAnsi="Garamond"/>
          <w:lang w:eastAsia="zh-CN"/>
        </w:rPr>
        <w:fldChar w:fldCharType="separate"/>
      </w:r>
      <w:r w:rsidR="00AF33C1" w:rsidRPr="00AF33C1">
        <w:rPr>
          <w:rFonts w:ascii="Garamond" w:hAnsi="Garamond"/>
          <w:noProof/>
          <w:lang w:eastAsia="zh-CN"/>
        </w:rPr>
        <w:t>[8]</w:t>
      </w:r>
      <w:r w:rsidR="00AF33C1">
        <w:rPr>
          <w:rFonts w:ascii="Garamond" w:hAnsi="Garamond"/>
          <w:lang w:eastAsia="zh-CN"/>
        </w:rPr>
        <w:fldChar w:fldCharType="end"/>
      </w:r>
      <w:r w:rsidR="00AF33C1">
        <w:rPr>
          <w:rFonts w:ascii="Garamond" w:hAnsi="Garamond"/>
          <w:lang w:eastAsia="zh-CN"/>
        </w:rPr>
        <w:t xml:space="preserve"> is dedicated to a uniform framework of reliability analysis for both static and dynamic structures based on the Direct Probability Integral Method (DPIM). The DPIM is improved by the adaptive formula of smoothing parameters </w:t>
      </w:r>
      <w:r w:rsidR="00CE254D">
        <w:rPr>
          <w:rFonts w:ascii="Garamond" w:hAnsi="Garamond"/>
          <w:lang w:eastAsia="zh-CN"/>
        </w:rPr>
        <w:t xml:space="preserve">in the probability space of the performance function, which is employed as a substitution of the consuming Monte Carlo sampling approach. </w:t>
      </w:r>
      <w:r w:rsidR="009618FF">
        <w:rPr>
          <w:rFonts w:ascii="Garamond" w:hAnsi="Garamond"/>
          <w:lang w:eastAsia="zh-CN"/>
        </w:rPr>
        <w:t xml:space="preserve">Paper </w:t>
      </w:r>
      <w:r w:rsidR="009618FF">
        <w:rPr>
          <w:rFonts w:ascii="Garamond" w:hAnsi="Garamond"/>
          <w:lang w:eastAsia="zh-CN"/>
        </w:rPr>
        <w:fldChar w:fldCharType="begin" w:fldLock="1"/>
      </w:r>
      <w:r w:rsidR="00960B41">
        <w:rPr>
          <w:rFonts w:ascii="Garamond" w:hAnsi="Garamond"/>
          <w:lang w:eastAsia="zh-CN"/>
        </w:rPr>
        <w:instrText>ADDIN CSL_CITATION {"citationItems":[{"id":"ITEM-1","itemData":{"DOI":"10.1016/j.ymssp.2021.108574","ISSN":"0888-3270","abstract":"This paper deals with lack-of-knowledge uncertainty in complex non-linear simulations on a component level, i.e., a crashbox during frontal impact of a vehicle. Specifically, the focus lies on using interval field techniques to model the uncertain boundary conditions during impact simulations. The uncertainty considered in this work is the unknown mechanical response from the adjacent structure. This uncertainty is considered to be epistemic, representing the case where this adjacent structure is unknown at the time the impact analysis is performed. In practice, this refers to the situation where the adjacent structure is still under development, e.g., at a different department or even outsourced. In addition, the safety critical performance of both, the component and the overall structure should be guaranteed under a wide range of circumstances, which are typically encountered in real-life situations. Typically, car manufacturers use multidisciplinary optimisation to identify component designs that perform best on all requirements in a deterministic sense, while minimising the overall weight. Unfortunately, the results of such optimisation schemes are known to converge to an often non-robust optimum. As a result, the response of the structure may be sensitive to small changes in input parameters or boundary conditions. As an answer to these challenges, this paper proposes an interval field approach that accounts for the epistemic, i.e., lack-of-knowledge, uncertainty of the adjacent structures, even in an early design stage. This is accomplished by introducing a spatially varying uncertain mechanical compliance in elements that connect the component to the adjacent structures. These elements have an interval valued stiffness, which is varied along the component following the realisations of an interval field. The bounds on the interval-valued response quantities of interest, i.e., mean force and peak force, are identified using a differential evolution algorithm. This method is demonstrated on four case studies of a full overlap crash analysis of a rectangular crash box, which represents a generic component within the front structure of a vehicle. These case studies demonstrate the applicability and the potential of the proposed method. In addition, in the last case it is shown that the performance of the component can be assessed under an increasing range of uncertainty.","author":[{"dropping-particle":"","family":"Mierlo","given":"Conradus","non-dropping-particle":"van","parse-names":false,"suffix":""},{"dropping-particle":"","family":"Burmberger","given":"Lukas","non-dropping-particle":"","parse-names":false,"suffix":""},{"dropping-particle":"","family":"Daub","given":"Marco","non-dropping-particle":"","parse-names":false,"suffix":""},{"dropping-particle":"","family":"Duddeck","given":"Fabian","non-dropping-particle":"","parse-names":false,"suffix":""},{"dropping-particle":"","family":"Faes","given":"Matthias G R","non-dropping-particle":"","parse-names":false,"suffix":""},{"dropping-particle":"","family":"Moens","given":"David","non-dropping-particle":"","parse-names":false,"suffix":""}],"container-title":"Mechanical Systems and Signal Processing","id":"ITEM-1","issued":{"date-parts":[["2022"]]},"page":"108574","title":"Interval methods for lack-of-knowledge uncertainty in crash analysis","type":"article-journal","volume":"168"},"uris":["http://www.mendeley.com/documents/?uuid=21905d94-c0d8-43f8-86b0-6d013b121e1c"]}],"mendeley":{"formattedCitation":"[9]","plainTextFormattedCitation":"[9]","previouslyFormattedCitation":"[9]"},"properties":{"noteIndex":0},"schema":"https://github.com/citation-style-language/schema/raw/master/csl-citation.json"}</w:instrText>
      </w:r>
      <w:r w:rsidR="009618FF">
        <w:rPr>
          <w:rFonts w:ascii="Garamond" w:hAnsi="Garamond"/>
          <w:lang w:eastAsia="zh-CN"/>
        </w:rPr>
        <w:fldChar w:fldCharType="separate"/>
      </w:r>
      <w:r w:rsidR="009618FF" w:rsidRPr="009618FF">
        <w:rPr>
          <w:rFonts w:ascii="Garamond" w:hAnsi="Garamond"/>
          <w:noProof/>
          <w:lang w:eastAsia="zh-CN"/>
        </w:rPr>
        <w:t>[9]</w:t>
      </w:r>
      <w:r w:rsidR="009618FF">
        <w:rPr>
          <w:rFonts w:ascii="Garamond" w:hAnsi="Garamond"/>
          <w:lang w:eastAsia="zh-CN"/>
        </w:rPr>
        <w:fldChar w:fldCharType="end"/>
      </w:r>
      <w:r w:rsidR="009618FF">
        <w:rPr>
          <w:rFonts w:ascii="Garamond" w:hAnsi="Garamond"/>
          <w:lang w:eastAsia="zh-CN"/>
        </w:rPr>
        <w:t xml:space="preserve"> proposes another uncertainty treatment approach instead of the Monte Carlo simulation, i.e. the Interval Field approach, to capture the spatially varying mechanical compliance </w:t>
      </w:r>
      <w:r w:rsidR="003473FE">
        <w:rPr>
          <w:rFonts w:ascii="Garamond" w:hAnsi="Garamond"/>
          <w:lang w:eastAsia="zh-CN"/>
        </w:rPr>
        <w:t>of</w:t>
      </w:r>
      <w:r w:rsidR="009618FF">
        <w:rPr>
          <w:rFonts w:ascii="Garamond" w:hAnsi="Garamond"/>
          <w:lang w:eastAsia="zh-CN"/>
        </w:rPr>
        <w:t xml:space="preserve"> the finite element model</w:t>
      </w:r>
      <w:r w:rsidR="003473FE">
        <w:rPr>
          <w:rFonts w:ascii="Garamond" w:hAnsi="Garamond"/>
          <w:lang w:eastAsia="zh-CN"/>
        </w:rPr>
        <w:t xml:space="preserve">, which is used in </w:t>
      </w:r>
      <w:r w:rsidR="00531DA4">
        <w:rPr>
          <w:rFonts w:ascii="Garamond" w:hAnsi="Garamond"/>
          <w:lang w:eastAsia="zh-CN"/>
        </w:rPr>
        <w:t xml:space="preserve">the </w:t>
      </w:r>
      <w:r w:rsidR="003473FE">
        <w:rPr>
          <w:rFonts w:ascii="Garamond" w:hAnsi="Garamond"/>
          <w:lang w:eastAsia="zh-CN"/>
        </w:rPr>
        <w:t xml:space="preserve">crash analysis of </w:t>
      </w:r>
      <w:r w:rsidR="003473FE" w:rsidRPr="003473FE">
        <w:rPr>
          <w:rFonts w:ascii="Garamond" w:hAnsi="Garamond"/>
          <w:lang w:eastAsia="zh-CN"/>
        </w:rPr>
        <w:t xml:space="preserve">adjacent </w:t>
      </w:r>
      <w:r w:rsidR="003473FE">
        <w:rPr>
          <w:rFonts w:ascii="Garamond" w:hAnsi="Garamond"/>
          <w:lang w:eastAsia="zh-CN"/>
        </w:rPr>
        <w:t xml:space="preserve">automobile </w:t>
      </w:r>
      <w:r w:rsidR="003473FE" w:rsidRPr="003473FE">
        <w:rPr>
          <w:rFonts w:ascii="Garamond" w:hAnsi="Garamond"/>
          <w:lang w:eastAsia="zh-CN"/>
        </w:rPr>
        <w:t>structure</w:t>
      </w:r>
      <w:r w:rsidR="003473FE">
        <w:rPr>
          <w:rFonts w:ascii="Garamond" w:hAnsi="Garamond"/>
          <w:lang w:eastAsia="zh-CN"/>
        </w:rPr>
        <w:t>s.</w:t>
      </w:r>
      <w:r w:rsidR="009618FF">
        <w:rPr>
          <w:rFonts w:ascii="Garamond" w:hAnsi="Garamond"/>
          <w:lang w:eastAsia="zh-CN"/>
        </w:rPr>
        <w:t xml:space="preserve"> </w:t>
      </w:r>
      <w:r w:rsidR="00AF33C1">
        <w:rPr>
          <w:rFonts w:ascii="Garamond" w:hAnsi="Garamond"/>
          <w:lang w:eastAsia="zh-CN"/>
        </w:rPr>
        <w:t xml:space="preserve"> </w:t>
      </w:r>
    </w:p>
    <w:p w14:paraId="536E0721" w14:textId="77777777" w:rsidR="000D2704" w:rsidRPr="00C7073E" w:rsidRDefault="000D2704" w:rsidP="00885D6F">
      <w:pPr>
        <w:jc w:val="both"/>
        <w:rPr>
          <w:rFonts w:ascii="Garamond" w:hAnsi="Garamond"/>
          <w:b/>
          <w:lang w:eastAsia="zh-CN"/>
        </w:rPr>
      </w:pPr>
      <w:r w:rsidRPr="00C7073E">
        <w:rPr>
          <w:rFonts w:ascii="Garamond" w:hAnsi="Garamond"/>
          <w:b/>
          <w:lang w:eastAsia="zh-CN"/>
        </w:rPr>
        <w:t>Group IV: System/load/damage identification</w:t>
      </w:r>
    </w:p>
    <w:p w14:paraId="3F144C43" w14:textId="77777777" w:rsidR="00027239" w:rsidRDefault="00027239" w:rsidP="00885D6F">
      <w:pPr>
        <w:jc w:val="both"/>
        <w:rPr>
          <w:rFonts w:ascii="Garamond" w:hAnsi="Garamond"/>
          <w:lang w:eastAsia="zh-CN"/>
        </w:rPr>
      </w:pPr>
      <w:r>
        <w:rPr>
          <w:rFonts w:ascii="Garamond" w:hAnsi="Garamond"/>
          <w:lang w:eastAsia="zh-CN"/>
        </w:rPr>
        <w:t xml:space="preserve">Model updating has </w:t>
      </w:r>
      <w:r w:rsidR="00531DA4">
        <w:rPr>
          <w:rFonts w:ascii="Garamond" w:hAnsi="Garamond"/>
          <w:lang w:eastAsia="zh-CN"/>
        </w:rPr>
        <w:t xml:space="preserve">a </w:t>
      </w:r>
      <w:r>
        <w:rPr>
          <w:rFonts w:ascii="Garamond" w:hAnsi="Garamond"/>
          <w:lang w:eastAsia="zh-CN"/>
        </w:rPr>
        <w:t>natural connection with the topic</w:t>
      </w:r>
      <w:r w:rsidR="000652CD">
        <w:rPr>
          <w:rFonts w:ascii="Garamond" w:hAnsi="Garamond"/>
          <w:lang w:eastAsia="zh-CN"/>
        </w:rPr>
        <w:t xml:space="preserve"> of</w:t>
      </w:r>
      <w:r>
        <w:rPr>
          <w:rFonts w:ascii="Garamond" w:hAnsi="Garamond"/>
          <w:lang w:eastAsia="zh-CN"/>
        </w:rPr>
        <w:t xml:space="preserve"> system identification. This group includes three papers focusing on the processes either prior to model updating, i.e. sensor placement, or posterior to model updating, i.e. force and damage identification. </w:t>
      </w:r>
    </w:p>
    <w:p w14:paraId="08BE86ED" w14:textId="77777777" w:rsidR="00027239" w:rsidRDefault="00AF76F9" w:rsidP="00722851">
      <w:pPr>
        <w:jc w:val="both"/>
        <w:rPr>
          <w:rFonts w:ascii="Garamond" w:hAnsi="Garamond"/>
          <w:lang w:eastAsia="zh-CN"/>
        </w:rPr>
      </w:pPr>
      <w:r>
        <w:rPr>
          <w:rFonts w:ascii="Garamond" w:hAnsi="Garamond"/>
          <w:lang w:eastAsia="zh-CN"/>
        </w:rPr>
        <w:t xml:space="preserve">Paper </w:t>
      </w:r>
      <w:r>
        <w:rPr>
          <w:rFonts w:ascii="Garamond" w:hAnsi="Garamond"/>
          <w:lang w:eastAsia="zh-CN"/>
        </w:rPr>
        <w:fldChar w:fldCharType="begin" w:fldLock="1"/>
      </w:r>
      <w:r w:rsidR="00960B41">
        <w:rPr>
          <w:rFonts w:ascii="Garamond" w:hAnsi="Garamond"/>
          <w:lang w:eastAsia="zh-CN"/>
        </w:rPr>
        <w:instrText>ADDIN CSL_CITATION {"citationItems":[{"id":"ITEM-1","itemData":{"DOI":"10.1016/j.ymssp.2021.108386","ISSN":"0888-3270","abstract":"An effective sensor network with an appropriate sensor configuration is the first step of model updating to obtain the actual structural response. However, sensor placements based on inherent structural characteristics (such as mode shapes) alone or their optimizations only with deterministic data are unlikely to provide very good results. Therefore, using a non-probabilistic theory to characterize the uncertainty in the uncertainty propagation process for model updating, this study proposes a time-dependent, reliability-based method for the optimal load-dependent sensor placement considering multi-source uncertainties. Due to the limitations of the uncertain parameters obtained using probabilistic or statistical methods, the uncertainties tackled in this study that includes those from structural properties and measurement processes are regarded as interval variables. Using the first-passage theory in the overall time history, different crossing situations of the reduced time history responses (that is, the modal coordinates) with respect to the full ones are constructed. The difference between the modal coordinates of the reduced and the full models is defined as the objective of the optimization, which indicates the matching level. Based on the time-dependent reliability-based index and the errors of deterministic modal coordinates between the reduced and full models, the multi-objective optimization is solved using NSGA-II. A detailed flowchart of the proposed method is given, and its effectiveness is verified by two simulated engineering examples for model updating.","author":[{"dropping-particle":"","family":"Yang","given":"Chen","non-dropping-particle":"","parse-names":false,"suffix":""},{"dropping-particle":"","family":"Ouyang","given":"Huajiang","non-dropping-particle":"","parse-names":false,"suffix":""}],"container-title":"Mechanical Systems and Signal Processing","id":"ITEM-1","issued":{"date-parts":[["2022"]]},"page":"108386","title":"A novel load-dependent sensor placement method for model updating based on time-dependent reliability optimization considering multi-source uncertainties","type":"article-journal","volume":"165"},"uris":["http://www.mendeley.com/documents/?uuid=ae2ea665-3709-4870-8555-bb3ee29adda9"]}],"mendeley":{"formattedCitation":"[10]","plainTextFormattedCitation":"[10]","previouslyFormattedCitation":"[10]"},"properties":{"noteIndex":0},"schema":"https://github.com/citation-style-language/schema/raw/master/csl-citation.json"}</w:instrText>
      </w:r>
      <w:r>
        <w:rPr>
          <w:rFonts w:ascii="Garamond" w:hAnsi="Garamond"/>
          <w:lang w:eastAsia="zh-CN"/>
        </w:rPr>
        <w:fldChar w:fldCharType="separate"/>
      </w:r>
      <w:r w:rsidR="003516B9" w:rsidRPr="003516B9">
        <w:rPr>
          <w:rFonts w:ascii="Garamond" w:hAnsi="Garamond"/>
          <w:noProof/>
          <w:lang w:eastAsia="zh-CN"/>
        </w:rPr>
        <w:t>[10]</w:t>
      </w:r>
      <w:r>
        <w:rPr>
          <w:rFonts w:ascii="Garamond" w:hAnsi="Garamond"/>
          <w:lang w:eastAsia="zh-CN"/>
        </w:rPr>
        <w:fldChar w:fldCharType="end"/>
      </w:r>
      <w:r>
        <w:rPr>
          <w:rFonts w:ascii="Garamond" w:hAnsi="Garamond"/>
          <w:lang w:eastAsia="zh-CN"/>
        </w:rPr>
        <w:t xml:space="preserve"> aims at appropriate sensor configuration to provide as sufficient as possible experimental observations for model updating with a limited number of sensors</w:t>
      </w:r>
      <w:r w:rsidR="000652CD">
        <w:rPr>
          <w:rFonts w:ascii="Garamond" w:hAnsi="Garamond"/>
          <w:lang w:eastAsia="zh-CN"/>
        </w:rPr>
        <w:t xml:space="preserve"> placed optimally</w:t>
      </w:r>
      <w:r>
        <w:rPr>
          <w:rFonts w:ascii="Garamond" w:hAnsi="Garamond"/>
          <w:lang w:eastAsia="zh-CN"/>
        </w:rPr>
        <w:t xml:space="preserve">. This is achieved through </w:t>
      </w:r>
      <w:r w:rsidR="00A3009A">
        <w:rPr>
          <w:rFonts w:ascii="Garamond" w:hAnsi="Garamond"/>
          <w:lang w:eastAsia="zh-CN"/>
        </w:rPr>
        <w:t xml:space="preserve">the optimal load-dependent sensor placement, where multi-source uncertainties are quantified using intervals and the time-dependent reliability-based index is optimized by the NAGA-II algorithm. A force reconstruction process is developed by Paper </w:t>
      </w:r>
      <w:r w:rsidR="00A3009A">
        <w:rPr>
          <w:rFonts w:ascii="Garamond" w:hAnsi="Garamond"/>
          <w:lang w:eastAsia="zh-CN"/>
        </w:rPr>
        <w:fldChar w:fldCharType="begin" w:fldLock="1"/>
      </w:r>
      <w:r w:rsidR="00960B41">
        <w:rPr>
          <w:rFonts w:ascii="Garamond" w:hAnsi="Garamond"/>
          <w:lang w:eastAsia="zh-CN"/>
        </w:rPr>
        <w:instrText>ADDIN CSL_CITATION {"citationItems":[{"id":"ITEM-1","itemData":{"DOI":"10.1016/j.ymssp.2021.107761","ISSN":"0888-3270","abstract":"A novel method for dynamic force reconstruction is developed in this paper to identify the time history of uncertain force for the linear time-invariant system, which combines the modified Kalman filter and non-probabilistic uncertainty analysis. For the force reconstruction issue, some acceleration responses are regarded as the observation information. The optimal estimation of the system state vector and unknown input force vector are deduced recursively on the basis of minimum variance unbiased estimate, along with the covariance matrices updating of force reconstruction error and state estimation error under the framework of modified Kalman filter. Considering multi-source uncertainties in inherent characteristics and external environment, the multidimensional interval model, which is transformed by the principal component analysis (PCA) method, is involved to envelope experiential samples of uncertain parameters. To enhance the accuracy and efficiency of uncertainty propagation, the Chebyshev orthogonal polynomial is adopted to approximate the unknown force and to obtain the force interval boundaries. Eventually, the validity and feasibility of the proposed methodology are clarified by three numerical examples: a spring-oscillator, a plane truss and an equivalent rudder structure. The results indicate that the proposed method can be utilized to reconstruct the uncertain force interval with the interference of system uncertainties and measurement noise.","author":[{"dropping-particle":"","family":"Liu","given":"Yaru","non-dropping-particle":"","parse-names":false,"suffix":""},{"dropping-particle":"","family":"Wang","given":"Lei","non-dropping-particle":"","parse-names":false,"suffix":""},{"dropping-particle":"","family":"Qiu","given":"Zhiping","non-dropping-particle":"","parse-names":false,"suffix":""},{"dropping-particle":"","family":"Chen","given":"Xiao","non-dropping-particle":"","parse-names":false,"suffix":""}],"container-title":"Mechanical Systems and Signal Processing","id":"ITEM-1","issued":{"date-parts":[["2021"]]},"page":"107761","title":"A dynamic force reconstruction method based on modified Kalman filter using acceleration responses under multi-source uncertain samples","type":"article-journal","volume":"159"},"uris":["http://www.mendeley.com/documents/?uuid=828e0cda-9a5a-4e46-9684-0d1e726aebf3"]}],"mendeley":{"formattedCitation":"[11]","plainTextFormattedCitation":"[11]","previouslyFormattedCitation":"[11]"},"properties":{"noteIndex":0},"schema":"https://github.com/citation-style-language/schema/raw/master/csl-citation.json"}</w:instrText>
      </w:r>
      <w:r w:rsidR="00A3009A">
        <w:rPr>
          <w:rFonts w:ascii="Garamond" w:hAnsi="Garamond"/>
          <w:lang w:eastAsia="zh-CN"/>
        </w:rPr>
        <w:fldChar w:fldCharType="separate"/>
      </w:r>
      <w:r w:rsidR="003516B9" w:rsidRPr="003516B9">
        <w:rPr>
          <w:rFonts w:ascii="Garamond" w:hAnsi="Garamond"/>
          <w:noProof/>
          <w:lang w:eastAsia="zh-CN"/>
        </w:rPr>
        <w:t>[11]</w:t>
      </w:r>
      <w:r w:rsidR="00A3009A">
        <w:rPr>
          <w:rFonts w:ascii="Garamond" w:hAnsi="Garamond"/>
          <w:lang w:eastAsia="zh-CN"/>
        </w:rPr>
        <w:fldChar w:fldCharType="end"/>
      </w:r>
      <w:r w:rsidR="006F04D8">
        <w:rPr>
          <w:rFonts w:ascii="Garamond" w:hAnsi="Garamond"/>
          <w:lang w:eastAsia="zh-CN"/>
        </w:rPr>
        <w:t xml:space="preserve"> to </w:t>
      </w:r>
      <w:r w:rsidR="00E74D62">
        <w:rPr>
          <w:rFonts w:ascii="Garamond" w:hAnsi="Garamond"/>
          <w:lang w:eastAsia="zh-CN"/>
        </w:rPr>
        <w:t xml:space="preserve">identify the </w:t>
      </w:r>
      <w:r w:rsidR="00E74D62" w:rsidRPr="00E74D62">
        <w:rPr>
          <w:rFonts w:ascii="Garamond" w:hAnsi="Garamond"/>
          <w:lang w:eastAsia="zh-CN"/>
        </w:rPr>
        <w:t>time history of uncertain force</w:t>
      </w:r>
      <w:r w:rsidR="000652CD">
        <w:rPr>
          <w:rFonts w:ascii="Garamond" w:hAnsi="Garamond"/>
          <w:lang w:eastAsia="zh-CN"/>
        </w:rPr>
        <w:t>s</w:t>
      </w:r>
      <w:r w:rsidR="00E74D62" w:rsidRPr="00E74D62">
        <w:rPr>
          <w:rFonts w:ascii="Garamond" w:hAnsi="Garamond"/>
          <w:lang w:eastAsia="zh-CN"/>
        </w:rPr>
        <w:t xml:space="preserve"> for the linear time-invariant system</w:t>
      </w:r>
      <w:r w:rsidR="000652CD">
        <w:rPr>
          <w:rFonts w:ascii="Garamond" w:hAnsi="Garamond"/>
          <w:lang w:eastAsia="zh-CN"/>
        </w:rPr>
        <w:t>s</w:t>
      </w:r>
      <w:r w:rsidR="00E74D62">
        <w:rPr>
          <w:rFonts w:ascii="Garamond" w:hAnsi="Garamond"/>
          <w:lang w:eastAsia="zh-CN"/>
        </w:rPr>
        <w:t xml:space="preserve">, employing the Kalman filter and interval uncertainty quantification. Paper </w:t>
      </w:r>
      <w:r w:rsidR="00E74D62">
        <w:rPr>
          <w:rFonts w:ascii="Garamond" w:hAnsi="Garamond"/>
          <w:lang w:eastAsia="zh-CN"/>
        </w:rPr>
        <w:fldChar w:fldCharType="begin" w:fldLock="1"/>
      </w:r>
      <w:r w:rsidR="00960B41">
        <w:rPr>
          <w:rFonts w:ascii="Garamond" w:hAnsi="Garamond"/>
          <w:lang w:eastAsia="zh-CN"/>
        </w:rPr>
        <w:instrText>ADDIN CSL_CITATION {"citationItems":[{"id":"ITEM-1","itemData":{"DOI":"10.1016/j.ymssp.2021.107782","ISSN":"0888-3270","abstract":"This paper presents a framework combining theoretical, numerical, and experimental approaches for evaluating the remaining-life of high-rise steel buildings based on earthquake-induced fatigue damage propagation in local beam-to-column connections. A mesh-independent finite element model is developed and implemented using the concept of lumped damage mechanics to estimate the fatigue-induced life loss associated with the extent of crack propagation until complete rupture failure occurred in beam-to-column connection substructure of high-rises. In this framework, a damage state variable is introduced at each end of beam elements and can be linked to the extension of the fatigue fracture in real frame building joints. Then, the damage evolution law is developed by extending the conventional Manson–Coffin law and a new crack-driving parameter to quantify the extent of damage states and predict the remaining life of the associated components in high-rises buildings. The proposed model is validated by a damage index measured from the local wireless sensors in substructure tests of ductile steel beam-to-column connections subjected to ultra-low cycle fatigue loadings. The residual resistance can be quantified by updating the damage curve with the identified damaged conditions.","author":[{"dropping-particle":"","family":"Bai","given":"Yongtao","non-dropping-particle":"","parse-names":false,"suffix":""},{"dropping-particle":"","family":"Ma","given":"Yida","non-dropping-particle":"","parse-names":false,"suffix":""},{"dropping-particle":"","family":"Yang","given":"Qingshan","non-dropping-particle":"","parse-names":false,"suffix":""},{"dropping-particle":"","family":"Florez-Lopez","given":"Julio","non-dropping-particle":"","parse-names":false,"suffix":""},{"dropping-particle":"","family":"Li","given":"Xiaohua","non-dropping-particle":"","parse-names":false,"suffix":""},{"dropping-particle":"","family":"Biondini","given":"Fabio","non-dropping-particle":"","parse-names":false,"suffix":""}],"container-title":"Mechanical Systems and Signal Processing","id":"ITEM-1","issued":{"date-parts":[["2021"]]},"page":"107782","title":"Earthquake-induced damage updating for remaining-life assessment of steel frame substructure systems","type":"article-journal","volume":"159"},"uris":["http://www.mendeley.com/documents/?uuid=4d99b3af-1e13-48a3-9343-d6e20c19ea50"]}],"mendeley":{"formattedCitation":"[12]","plainTextFormattedCitation":"[12]","previouslyFormattedCitation":"[12]"},"properties":{"noteIndex":0},"schema":"https://github.com/citation-style-language/schema/raw/master/csl-citation.json"}</w:instrText>
      </w:r>
      <w:r w:rsidR="00E74D62">
        <w:rPr>
          <w:rFonts w:ascii="Garamond" w:hAnsi="Garamond"/>
          <w:lang w:eastAsia="zh-CN"/>
        </w:rPr>
        <w:fldChar w:fldCharType="separate"/>
      </w:r>
      <w:r w:rsidR="003516B9" w:rsidRPr="003516B9">
        <w:rPr>
          <w:rFonts w:ascii="Garamond" w:hAnsi="Garamond"/>
          <w:noProof/>
          <w:lang w:eastAsia="zh-CN"/>
        </w:rPr>
        <w:t>[12]</w:t>
      </w:r>
      <w:r w:rsidR="00E74D62">
        <w:rPr>
          <w:rFonts w:ascii="Garamond" w:hAnsi="Garamond"/>
          <w:lang w:eastAsia="zh-CN"/>
        </w:rPr>
        <w:fldChar w:fldCharType="end"/>
      </w:r>
      <w:r w:rsidR="00E74D62">
        <w:rPr>
          <w:rFonts w:ascii="Garamond" w:hAnsi="Garamond"/>
          <w:lang w:eastAsia="zh-CN"/>
        </w:rPr>
        <w:t xml:space="preserve"> develops the fatigue-induced damage prediction model based on the </w:t>
      </w:r>
      <w:r w:rsidR="00E74D62" w:rsidRPr="00E74D62">
        <w:rPr>
          <w:rFonts w:ascii="Garamond" w:hAnsi="Garamond"/>
          <w:lang w:eastAsia="zh-CN"/>
        </w:rPr>
        <w:t>lumped damage mechanics</w:t>
      </w:r>
      <w:r w:rsidR="00722851">
        <w:rPr>
          <w:rFonts w:ascii="Garamond" w:hAnsi="Garamond"/>
          <w:lang w:eastAsia="zh-CN"/>
        </w:rPr>
        <w:t xml:space="preserve"> of civil steel structures</w:t>
      </w:r>
      <w:r w:rsidR="00E74D62">
        <w:rPr>
          <w:rFonts w:ascii="Garamond" w:hAnsi="Garamond"/>
          <w:lang w:eastAsia="zh-CN"/>
        </w:rPr>
        <w:t xml:space="preserve">. This model </w:t>
      </w:r>
      <w:r w:rsidR="00722851">
        <w:rPr>
          <w:rFonts w:ascii="Garamond" w:hAnsi="Garamond"/>
          <w:lang w:eastAsia="zh-CN"/>
        </w:rPr>
        <w:t xml:space="preserve">is updated by a </w:t>
      </w:r>
      <w:r w:rsidR="00722851" w:rsidRPr="00722851">
        <w:rPr>
          <w:rFonts w:ascii="Garamond" w:hAnsi="Garamond"/>
          <w:lang w:eastAsia="zh-CN"/>
        </w:rPr>
        <w:t>damage index measured</w:t>
      </w:r>
      <w:r w:rsidR="000652CD">
        <w:rPr>
          <w:rFonts w:ascii="Garamond" w:hAnsi="Garamond"/>
          <w:lang w:eastAsia="zh-CN"/>
        </w:rPr>
        <w:t xml:space="preserve"> using</w:t>
      </w:r>
      <w:r w:rsidR="00722851" w:rsidRPr="00722851">
        <w:rPr>
          <w:rFonts w:ascii="Garamond" w:hAnsi="Garamond"/>
          <w:lang w:eastAsia="zh-CN"/>
        </w:rPr>
        <w:t xml:space="preserve"> local wireless sensors in substructure tests</w:t>
      </w:r>
      <w:r w:rsidR="000652CD">
        <w:rPr>
          <w:rFonts w:ascii="Garamond" w:hAnsi="Garamond"/>
          <w:lang w:eastAsia="zh-CN"/>
        </w:rPr>
        <w:t>,</w:t>
      </w:r>
      <w:r w:rsidR="00722851">
        <w:rPr>
          <w:rFonts w:ascii="Garamond" w:hAnsi="Garamond"/>
          <w:lang w:eastAsia="zh-CN"/>
        </w:rPr>
        <w:t xml:space="preserve"> subsequently employed for the remaining-life assessment</w:t>
      </w:r>
      <w:r w:rsidR="000652CD">
        <w:rPr>
          <w:rFonts w:ascii="Garamond" w:hAnsi="Garamond"/>
          <w:lang w:eastAsia="zh-CN"/>
        </w:rPr>
        <w:t xml:space="preserve"> of structures</w:t>
      </w:r>
      <w:r w:rsidR="00722851">
        <w:rPr>
          <w:rFonts w:ascii="Garamond" w:hAnsi="Garamond"/>
          <w:lang w:eastAsia="zh-CN"/>
        </w:rPr>
        <w:t xml:space="preserve">. </w:t>
      </w:r>
    </w:p>
    <w:p w14:paraId="104AEABF" w14:textId="77777777" w:rsidR="000D2704" w:rsidRPr="00722851" w:rsidRDefault="000D2704" w:rsidP="00885D6F">
      <w:pPr>
        <w:jc w:val="both"/>
        <w:rPr>
          <w:rFonts w:ascii="Garamond" w:hAnsi="Garamond"/>
          <w:b/>
          <w:lang w:eastAsia="zh-CN"/>
        </w:rPr>
      </w:pPr>
      <w:r w:rsidRPr="00722851">
        <w:rPr>
          <w:rFonts w:ascii="Garamond" w:hAnsi="Garamond" w:hint="eastAsia"/>
          <w:b/>
          <w:lang w:eastAsia="zh-CN"/>
        </w:rPr>
        <w:t>G</w:t>
      </w:r>
      <w:r w:rsidRPr="00722851">
        <w:rPr>
          <w:rFonts w:ascii="Garamond" w:hAnsi="Garamond"/>
          <w:b/>
          <w:lang w:eastAsia="zh-CN"/>
        </w:rPr>
        <w:t>roup V: Thermal/nonlinear model updating</w:t>
      </w:r>
    </w:p>
    <w:p w14:paraId="251C6127" w14:textId="77777777" w:rsidR="000D2704" w:rsidRDefault="005C5AA6" w:rsidP="00885D6F">
      <w:pPr>
        <w:jc w:val="both"/>
        <w:rPr>
          <w:rFonts w:ascii="Garamond" w:hAnsi="Garamond"/>
          <w:lang w:eastAsia="zh-CN"/>
        </w:rPr>
      </w:pPr>
      <w:r>
        <w:rPr>
          <w:rFonts w:ascii="Garamond" w:hAnsi="Garamond"/>
          <w:lang w:eastAsia="zh-CN"/>
        </w:rPr>
        <w:t>N</w:t>
      </w:r>
      <w:r w:rsidR="005B3924">
        <w:rPr>
          <w:rFonts w:ascii="Garamond" w:hAnsi="Garamond"/>
          <w:lang w:eastAsia="zh-CN"/>
        </w:rPr>
        <w:t xml:space="preserve">onlinear and multi-physics </w:t>
      </w:r>
      <w:r w:rsidR="000B7733">
        <w:rPr>
          <w:rFonts w:ascii="Garamond" w:hAnsi="Garamond"/>
          <w:lang w:eastAsia="zh-CN"/>
        </w:rPr>
        <w:t>updating</w:t>
      </w:r>
      <w:r w:rsidR="005B3924">
        <w:rPr>
          <w:rFonts w:ascii="Garamond" w:hAnsi="Garamond"/>
          <w:lang w:eastAsia="zh-CN"/>
        </w:rPr>
        <w:t xml:space="preserve"> is an important </w:t>
      </w:r>
      <w:r w:rsidR="000652CD">
        <w:rPr>
          <w:rFonts w:ascii="Garamond" w:hAnsi="Garamond"/>
          <w:lang w:eastAsia="zh-CN"/>
        </w:rPr>
        <w:t>aspect</w:t>
      </w:r>
      <w:r w:rsidR="005B3924">
        <w:rPr>
          <w:rFonts w:ascii="Garamond" w:hAnsi="Garamond"/>
          <w:lang w:eastAsia="zh-CN"/>
        </w:rPr>
        <w:t xml:space="preserve"> of model updating since </w:t>
      </w:r>
      <w:r w:rsidR="00CE78E2">
        <w:rPr>
          <w:rFonts w:ascii="Garamond" w:hAnsi="Garamond"/>
          <w:lang w:eastAsia="zh-CN"/>
        </w:rPr>
        <w:t xml:space="preserve">the modern structures are always designed </w:t>
      </w:r>
      <w:r w:rsidR="000B7733">
        <w:rPr>
          <w:rFonts w:ascii="Garamond" w:hAnsi="Garamond"/>
          <w:lang w:eastAsia="zh-CN"/>
        </w:rPr>
        <w:t>to be light-weight and large-deformable</w:t>
      </w:r>
      <w:r w:rsidR="00CE78E2">
        <w:rPr>
          <w:rFonts w:ascii="Garamond" w:hAnsi="Garamond"/>
          <w:lang w:eastAsia="zh-CN"/>
        </w:rPr>
        <w:t xml:space="preserve">, and serve </w:t>
      </w:r>
      <w:r w:rsidR="00C61F8D">
        <w:rPr>
          <w:rFonts w:ascii="Garamond" w:hAnsi="Garamond"/>
          <w:lang w:eastAsia="zh-CN"/>
        </w:rPr>
        <w:t>in</w:t>
      </w:r>
      <w:r w:rsidR="00CE78E2">
        <w:rPr>
          <w:rFonts w:ascii="Garamond" w:hAnsi="Garamond"/>
          <w:lang w:eastAsia="zh-CN"/>
        </w:rPr>
        <w:t xml:space="preserve"> multi-</w:t>
      </w:r>
      <w:r w:rsidR="00CE78E2" w:rsidRPr="00CE78E2">
        <w:rPr>
          <w:rFonts w:ascii="Garamond" w:hAnsi="Garamond"/>
          <w:lang w:eastAsia="zh-CN"/>
        </w:rPr>
        <w:t>scenario</w:t>
      </w:r>
      <w:r w:rsidR="00501E3E">
        <w:rPr>
          <w:rFonts w:ascii="Garamond" w:hAnsi="Garamond"/>
          <w:lang w:eastAsia="zh-CN"/>
        </w:rPr>
        <w:t>s</w:t>
      </w:r>
      <w:r w:rsidR="00C61F8D">
        <w:rPr>
          <w:rFonts w:ascii="Garamond" w:hAnsi="Garamond"/>
          <w:lang w:eastAsia="zh-CN"/>
        </w:rPr>
        <w:t xml:space="preserve"> under severe conditions of temperature and pressure</w:t>
      </w:r>
      <w:r w:rsidR="00CE78E2">
        <w:rPr>
          <w:rFonts w:ascii="Garamond" w:hAnsi="Garamond"/>
          <w:lang w:eastAsia="zh-CN"/>
        </w:rPr>
        <w:t xml:space="preserve">. This group includes three papers on topics of nonlinear modelling/testing and thermal-mechanical coupling. </w:t>
      </w:r>
    </w:p>
    <w:p w14:paraId="4CC7DEBF" w14:textId="77777777" w:rsidR="00CE78E2" w:rsidRDefault="00167898" w:rsidP="00885D6F">
      <w:pPr>
        <w:jc w:val="both"/>
        <w:rPr>
          <w:rFonts w:ascii="Garamond" w:hAnsi="Garamond"/>
          <w:lang w:eastAsia="zh-CN"/>
        </w:rPr>
      </w:pPr>
      <w:r>
        <w:rPr>
          <w:rFonts w:ascii="Garamond" w:hAnsi="Garamond" w:hint="eastAsia"/>
          <w:lang w:eastAsia="zh-CN"/>
        </w:rPr>
        <w:t>P</w:t>
      </w:r>
      <w:r>
        <w:rPr>
          <w:rFonts w:ascii="Garamond" w:hAnsi="Garamond"/>
          <w:lang w:eastAsia="zh-CN"/>
        </w:rPr>
        <w:t xml:space="preserve">aper </w:t>
      </w:r>
      <w:r>
        <w:rPr>
          <w:rFonts w:ascii="Garamond" w:hAnsi="Garamond"/>
          <w:lang w:eastAsia="zh-CN"/>
        </w:rPr>
        <w:fldChar w:fldCharType="begin" w:fldLock="1"/>
      </w:r>
      <w:r w:rsidR="00960B41">
        <w:rPr>
          <w:rFonts w:ascii="Garamond" w:hAnsi="Garamond"/>
          <w:lang w:eastAsia="zh-CN"/>
        </w:rPr>
        <w:instrText>ADDIN CSL_CITATION {"citationItems":[{"id":"ITEM-1","itemData":{"DOI":"10.1016/j.ymssp.2021.108337","ISSN":"0888-3270","abstract":"This paper presents a Bayesian model updating and model class selection approach based on nonlinear normal modes (NNMs). The performance of the proposed approach is demonstrated on a conceptually simple wing-engine structure. Control-based continuation is exploited to measure experimentally the NNMs of the structure by tracking the phase quadrature condition between the structural response and single input excitation. A two-phase Bayesian model updating framework is implemented to estimate the joint posterior distribution of unknown model parameters: (1) at phase I, the effective Young’s modulus of a detailed linear finite element model and its estimation uncertainty are inferred from the data; (2) at phase II, a reduced-order model is obtained from the updated linear model using Craig-Bampton method, and coefficient parameters of structural nonlinearities are updated using the measured NNMs. Five different model classes representing different nonlinear functions are investigated, and their Bayesian evidence are compared to reveal the most plausible model. The obtained model is used to predict NNMs by propagating uncertainties of parameters and error function. Good agreement is observed between model-predicted and experimentally identified NNMs, which verifies the effectiveness of the proposed approach for nonlinear model updating and model class selection.","author":[{"dropping-particle":"","family":"Song","given":"Mingming","non-dropping-particle":"","parse-names":false,"suffix":""},{"dropping-particle":"","family":"Renson","given":"Ludovic","non-dropping-particle":"","parse-names":false,"suffix":""},{"dropping-particle":"","family":"Moaveni","given":"Babak","non-dropping-particle":"","parse-names":false,"suffix":""},{"dropping-particle":"","family":"Kerschen","given":"Gaetan","non-dropping-particle":"","parse-names":false,"suffix":""}],"container-title":"Mechanical Systems and Signal Processing","id":"ITEM-1","issued":{"date-parts":[["2022"]]},"page":"108337","title":"Bayesian model updating and class selection of a wing-engine structure with nonlinear connections using nonlinear normal modes","type":"article-journal","volume":"165"},"uris":["http://www.mendeley.com/documents/?uuid=4c7047ee-a33d-4318-9e93-d363b542ea2c"]}],"mendeley":{"formattedCitation":"[13]","plainTextFormattedCitation":"[13]","previouslyFormattedCitation":"[13]"},"properties":{"noteIndex":0},"schema":"https://github.com/citation-style-language/schema/raw/master/csl-citation.json"}</w:instrText>
      </w:r>
      <w:r>
        <w:rPr>
          <w:rFonts w:ascii="Garamond" w:hAnsi="Garamond"/>
          <w:lang w:eastAsia="zh-CN"/>
        </w:rPr>
        <w:fldChar w:fldCharType="separate"/>
      </w:r>
      <w:r w:rsidR="00F1265B" w:rsidRPr="00F1265B">
        <w:rPr>
          <w:rFonts w:ascii="Garamond" w:hAnsi="Garamond"/>
          <w:noProof/>
          <w:lang w:eastAsia="zh-CN"/>
        </w:rPr>
        <w:t>[13]</w:t>
      </w:r>
      <w:r>
        <w:rPr>
          <w:rFonts w:ascii="Garamond" w:hAnsi="Garamond"/>
          <w:lang w:eastAsia="zh-CN"/>
        </w:rPr>
        <w:fldChar w:fldCharType="end"/>
      </w:r>
      <w:r>
        <w:rPr>
          <w:rFonts w:ascii="Garamond" w:hAnsi="Garamond"/>
          <w:lang w:eastAsia="zh-CN"/>
        </w:rPr>
        <w:t xml:space="preserve"> </w:t>
      </w:r>
      <w:r w:rsidR="00533D72">
        <w:rPr>
          <w:rFonts w:ascii="Garamond" w:hAnsi="Garamond"/>
          <w:lang w:eastAsia="zh-CN"/>
        </w:rPr>
        <w:t>develops</w:t>
      </w:r>
      <w:r>
        <w:rPr>
          <w:rFonts w:ascii="Garamond" w:hAnsi="Garamond"/>
          <w:lang w:eastAsia="zh-CN"/>
        </w:rPr>
        <w:t xml:space="preserve"> a nonlinear model updating </w:t>
      </w:r>
      <w:r w:rsidR="00F67597">
        <w:rPr>
          <w:rFonts w:ascii="Garamond" w:hAnsi="Garamond"/>
          <w:lang w:eastAsia="zh-CN"/>
        </w:rPr>
        <w:t xml:space="preserve">approach based on the Bayesian framework which is divided into two phases: Phases (1) for the updating of Young’s modulus of a linear model, and Phases (2) for the updating of nonlinearity coefficients of a reduced-order model. The nonlinear normal modes of the structure are predicted in good agreement with the experimentally measured ones. Paper </w:t>
      </w:r>
      <w:r w:rsidR="000B7733">
        <w:rPr>
          <w:rFonts w:ascii="Garamond" w:hAnsi="Garamond"/>
          <w:lang w:eastAsia="zh-CN"/>
        </w:rPr>
        <w:fldChar w:fldCharType="begin" w:fldLock="1"/>
      </w:r>
      <w:r w:rsidR="00960B41">
        <w:rPr>
          <w:rFonts w:ascii="Garamond" w:hAnsi="Garamond"/>
          <w:lang w:eastAsia="zh-CN"/>
        </w:rPr>
        <w:instrText>ADDIN CSL_CITATION {"citationItems":[{"id":"ITEM-1","itemData":{"DOI":"10.1016/j.ymssp.2021.108771","ISSN":"0888-3270","abstract":"Model updating for lightweight structures featuring geometrical nonlinearities has long been a goal in the aerospace industry, which requires spatially detailed measurement of the structure vibrating at large amplitudes. Performing such a measurement for lightweight structure is an extremely challenging task due to its low mass-to-area ratio, complex spatial deformation shapes, and geometrically nonlinear behaviours. Indeed, the current full-field measurements of nonlinear structural dynamics are mostly limited to flat, small-scale, academic structures such as beams or plates. To enable full-field measurement of nonlinear responses of large-scale industrial structures, a procedure based on the Three-Dimensional Scanning Laser Doppler Vibrometry (3D SLDV) is developed in this paper, in which full-field, multi-harmonic operating deflection shapes are measured when the structure is vibrating at its resonance. More specifically, a super-short sampling interval is used for each scan point to achieve a significant reduction in measurement duration. A novel Multi-step Interpolated-Fast Fourier Transform (Multi-step Interpolated-FFT) procedure is proposed to refine the coarse frequency resolution and suppress the severe spectral leakage of the signal spectra. In the procedure, the instantaneous driving frequency is first interpolated using the force signal and then used to perform a fixed-frequency interpolation for each harmonic of the response signals. In such a way, it allows accurate estimations of the frequencies, magnitudes and phase lags of the constituent harmonics in the measured signal sets. Numerical validations of the proposed procedure are carried out to investigate its accuracy and robustness with regard to different signal frequencies and noise levels before it is applied to experimental data of an industrial-scale fan blade. Results have shown that it allows, for the first time, to capture full-field, multi-harmonic operating deflection shapes of a large-scale, geometrically-nonlinear structure vibrating at its resonance. These spatially-detailed operating deflection shapes are advantages in describing local deformation patterns of a nonlinear structure, allowing essential ingredients in model updating algorithms, such as the Modal Assurance Criterion (MAC) values, to be correlated with exceptionally high quality.","author":[{"dropping-particle":"","family":"Wang","given":"Xing","non-dropping-particle":"","parse-names":false,"suffix":""},{"dropping-particle":"","family":"Szydlowski","given":"Michal","non-dropping-particle":"","parse-names":false,"suffix":""},{"dropping-particle":"","family":"Yuan","given":"Jie","non-dropping-particle":"","parse-names":false,"suffix":""},{"dropping-particle":"","family":"Schwingshackl","given":"Christoph","non-dropping-particle":"","parse-names":false,"suffix":""}],"container-title":"Mechanical Systems and Signal Processing","id":"ITEM-1","issued":{"date-parts":[["2022"]]},"page":"108771","title":"A Multi-step Interpolated-FFT procedure for full-field nonlinear modal testing of turbomachinery components","type":"article-journal","volume":"169"},"uris":["http://www.mendeley.com/documents/?uuid=516b87c6-6662-447b-b910-29234a2ba3dc"]}],"mendeley":{"formattedCitation":"[14]","plainTextFormattedCitation":"[14]","previouslyFormattedCitation":"[14]"},"properties":{"noteIndex":0},"schema":"https://github.com/citation-style-language/schema/raw/master/csl-citation.json"}</w:instrText>
      </w:r>
      <w:r w:rsidR="000B7733">
        <w:rPr>
          <w:rFonts w:ascii="Garamond" w:hAnsi="Garamond"/>
          <w:lang w:eastAsia="zh-CN"/>
        </w:rPr>
        <w:fldChar w:fldCharType="separate"/>
      </w:r>
      <w:r w:rsidR="00F1265B" w:rsidRPr="00F1265B">
        <w:rPr>
          <w:rFonts w:ascii="Garamond" w:hAnsi="Garamond"/>
          <w:noProof/>
          <w:lang w:eastAsia="zh-CN"/>
        </w:rPr>
        <w:t>[14]</w:t>
      </w:r>
      <w:r w:rsidR="000B7733">
        <w:rPr>
          <w:rFonts w:ascii="Garamond" w:hAnsi="Garamond"/>
          <w:lang w:eastAsia="zh-CN"/>
        </w:rPr>
        <w:fldChar w:fldCharType="end"/>
      </w:r>
      <w:r w:rsidR="00533D72">
        <w:rPr>
          <w:rFonts w:ascii="Garamond" w:hAnsi="Garamond"/>
          <w:lang w:eastAsia="zh-CN"/>
        </w:rPr>
        <w:t xml:space="preserve"> proposes a full-field measuring technique for nonlinear structures based on the 3-</w:t>
      </w:r>
      <w:r w:rsidR="00533D72">
        <w:rPr>
          <w:rFonts w:ascii="Garamond" w:hAnsi="Garamond"/>
          <w:lang w:eastAsia="zh-CN"/>
        </w:rPr>
        <w:lastRenderedPageBreak/>
        <w:t>Dimensional Laser Vibrometer (3DLV). A Multi-step Interpolated-FFT procedure is designed to assure the full-field measu</w:t>
      </w:r>
      <w:r w:rsidR="004C29AD">
        <w:rPr>
          <w:rFonts w:ascii="Garamond" w:hAnsi="Garamond"/>
          <w:lang w:eastAsia="zh-CN"/>
        </w:rPr>
        <w:t xml:space="preserve">ring on large-scale industry structures by introducing a super-short sampling interval. </w:t>
      </w:r>
      <w:r w:rsidR="009D78E0">
        <w:rPr>
          <w:rFonts w:ascii="Garamond" w:hAnsi="Garamond"/>
          <w:lang w:eastAsia="zh-CN"/>
        </w:rPr>
        <w:t xml:space="preserve">A hierarchical thermal updating process is developed in </w:t>
      </w:r>
      <w:r w:rsidR="00A24D64">
        <w:rPr>
          <w:rFonts w:ascii="Garamond" w:hAnsi="Garamond"/>
          <w:lang w:eastAsia="zh-CN"/>
        </w:rPr>
        <w:t xml:space="preserve">Paper </w:t>
      </w:r>
      <w:r w:rsidR="00A24D64">
        <w:rPr>
          <w:rFonts w:ascii="Garamond" w:hAnsi="Garamond"/>
          <w:lang w:eastAsia="zh-CN"/>
        </w:rPr>
        <w:fldChar w:fldCharType="begin" w:fldLock="1"/>
      </w:r>
      <w:r w:rsidR="00960B41">
        <w:rPr>
          <w:rFonts w:ascii="Garamond" w:hAnsi="Garamond"/>
          <w:lang w:eastAsia="zh-CN"/>
        </w:rPr>
        <w:instrText>ADDIN CSL_CITATION {"citationItems":[{"id":"ITEM-1","itemData":{"DOI":"10.1016/j.ymssp.2021.107892","ISSN":"0888-3270","abstract":"Most physical properties and boundary conditions of complex aerospace mechanical systems are temperature dependent. Hence, the test data are exposed to uncertainty in high surface temperature or large temperature gradient environments. However, existing deterministic model updating methods are not applicable under complicated multi-physics fields. Hence, dynamic model updating under a thermal environment from the stochastic perspective is vital. In this study, a dynamic model updating approach that considers thermal effects and uncertainties by using a hierarchical strategy is proposed, and a method for adjusting design parameter means and their covariance matrix from experimental data is demonstrated, which is based on a surrogate model. In contrast to the previous method, an inverse uncertainty propagation of mechanical system parameters under multiple physical fields with probability distributions is conducted, and the thermal parameters and mechanical characteristics to be identified are regarded as temperature dependent. Numerical simulations are used to demonstrate the stochastic model updating procedure, and their associated response prediction variabilities are explored using a fuselage skin structure.","author":[{"dropping-particle":"","family":"He","given":"Cheng","non-dropping-particle":"","parse-names":false,"suffix":""},{"dropping-particle":"","family":"Li","given":"Zhonghua","non-dropping-particle":"","parse-names":false,"suffix":""},{"dropping-particle":"","family":"He","given":"Huan","non-dropping-particle":"","parse-names":false,"suffix":""},{"dropping-particle":"","family":"Wang","given":"Jizhen","non-dropping-particle":"","parse-names":false,"suffix":""}],"container-title":"Mechanical Systems and Signal Processing","id":"ITEM-1","issued":{"date-parts":[["2021"]]},"page":"107892","title":"Stochastic dynamic model updating of aerospace thermal structure with a hierarchical framework","type":"article-journal","volume":"160"},"uris":["http://www.mendeley.com/documents/?uuid=03c986d5-930b-449c-acf3-30c13a66744d"]}],"mendeley":{"formattedCitation":"[15]","plainTextFormattedCitation":"[15]","previouslyFormattedCitation":"[15]"},"properties":{"noteIndex":0},"schema":"https://github.com/citation-style-language/schema/raw/master/csl-citation.json"}</w:instrText>
      </w:r>
      <w:r w:rsidR="00A24D64">
        <w:rPr>
          <w:rFonts w:ascii="Garamond" w:hAnsi="Garamond"/>
          <w:lang w:eastAsia="zh-CN"/>
        </w:rPr>
        <w:fldChar w:fldCharType="separate"/>
      </w:r>
      <w:r w:rsidR="00F1265B" w:rsidRPr="00F1265B">
        <w:rPr>
          <w:rFonts w:ascii="Garamond" w:hAnsi="Garamond"/>
          <w:noProof/>
          <w:lang w:eastAsia="zh-CN"/>
        </w:rPr>
        <w:t>[15]</w:t>
      </w:r>
      <w:r w:rsidR="00A24D64">
        <w:rPr>
          <w:rFonts w:ascii="Garamond" w:hAnsi="Garamond"/>
          <w:lang w:eastAsia="zh-CN"/>
        </w:rPr>
        <w:fldChar w:fldCharType="end"/>
      </w:r>
      <w:r w:rsidR="009D78E0">
        <w:rPr>
          <w:rFonts w:ascii="Garamond" w:hAnsi="Garamond"/>
          <w:lang w:eastAsia="zh-CN"/>
        </w:rPr>
        <w:t>, where the thermal field is updated in the first level and the mechanical characters are regarded as temperature</w:t>
      </w:r>
      <w:r w:rsidR="00531DA4">
        <w:rPr>
          <w:rFonts w:ascii="Garamond" w:hAnsi="Garamond"/>
          <w:lang w:eastAsia="zh-CN"/>
        </w:rPr>
        <w:t>-</w:t>
      </w:r>
      <w:r w:rsidR="009D78E0">
        <w:rPr>
          <w:rFonts w:ascii="Garamond" w:hAnsi="Garamond"/>
          <w:lang w:eastAsia="zh-CN"/>
        </w:rPr>
        <w:t xml:space="preserve">dependent variables to be updated in the second level. Both the mean and covariance are calibrated in a Monte Carlo simulation, ensuring the thermal updating is performed in the stochastic sense.   </w:t>
      </w:r>
    </w:p>
    <w:p w14:paraId="2AB92D77" w14:textId="77777777" w:rsidR="001B094B" w:rsidRPr="001B094B" w:rsidRDefault="001B094B" w:rsidP="00885D6F">
      <w:pPr>
        <w:jc w:val="both"/>
        <w:rPr>
          <w:rFonts w:ascii="Garamond" w:hAnsi="Garamond"/>
          <w:b/>
          <w:lang w:eastAsia="zh-CN"/>
        </w:rPr>
      </w:pPr>
      <w:r w:rsidRPr="001B094B">
        <w:rPr>
          <w:rFonts w:ascii="Garamond" w:hAnsi="Garamond" w:hint="eastAsia"/>
          <w:b/>
          <w:lang w:eastAsia="zh-CN"/>
        </w:rPr>
        <w:t>S</w:t>
      </w:r>
      <w:r w:rsidRPr="001B094B">
        <w:rPr>
          <w:rFonts w:ascii="Garamond" w:hAnsi="Garamond"/>
          <w:b/>
          <w:lang w:eastAsia="zh-CN"/>
        </w:rPr>
        <w:t xml:space="preserve">ummary </w:t>
      </w:r>
    </w:p>
    <w:p w14:paraId="1D11ED2C" w14:textId="77777777" w:rsidR="00A33D32" w:rsidRDefault="00A33D32" w:rsidP="00885D6F">
      <w:pPr>
        <w:jc w:val="both"/>
        <w:rPr>
          <w:rFonts w:ascii="Garamond" w:hAnsi="Garamond"/>
          <w:lang w:eastAsia="zh-CN"/>
        </w:rPr>
      </w:pPr>
      <w:r>
        <w:rPr>
          <w:rFonts w:ascii="Garamond" w:hAnsi="Garamond"/>
          <w:lang w:eastAsia="zh-CN"/>
        </w:rPr>
        <w:t>This special issue integrates various-but-interconnected topics of stochastic model updating</w:t>
      </w:r>
      <w:r w:rsidR="005123AC">
        <w:rPr>
          <w:rFonts w:ascii="Garamond" w:hAnsi="Garamond"/>
          <w:lang w:eastAsia="zh-CN"/>
        </w:rPr>
        <w:t xml:space="preserve"> (e.g. </w:t>
      </w:r>
      <w:r>
        <w:rPr>
          <w:rFonts w:ascii="Garamond" w:hAnsi="Garamond"/>
          <w:lang w:eastAsia="zh-CN"/>
        </w:rPr>
        <w:t>imprecise</w:t>
      </w:r>
      <w:r w:rsidR="005E09F6">
        <w:rPr>
          <w:rFonts w:ascii="Garamond" w:hAnsi="Garamond"/>
          <w:lang w:eastAsia="zh-CN"/>
        </w:rPr>
        <w:t>-</w:t>
      </w:r>
      <w:r>
        <w:rPr>
          <w:rFonts w:ascii="Garamond" w:hAnsi="Garamond"/>
          <w:lang w:eastAsia="zh-CN"/>
        </w:rPr>
        <w:t xml:space="preserve">probabilistic/non-probabilistic </w:t>
      </w:r>
      <w:r w:rsidR="005123AC">
        <w:rPr>
          <w:rFonts w:ascii="Garamond" w:hAnsi="Garamond"/>
          <w:lang w:eastAsia="zh-CN"/>
        </w:rPr>
        <w:t xml:space="preserve">uncertainty </w:t>
      </w:r>
      <w:r>
        <w:rPr>
          <w:rFonts w:ascii="Garamond" w:hAnsi="Garamond"/>
          <w:lang w:eastAsia="zh-CN"/>
        </w:rPr>
        <w:t>quantification</w:t>
      </w:r>
      <w:r w:rsidR="005123AC">
        <w:rPr>
          <w:rFonts w:ascii="Garamond" w:hAnsi="Garamond"/>
          <w:lang w:eastAsia="zh-CN"/>
        </w:rPr>
        <w:t>, efficient uncertainty propagation, load and damage identification, nonlinear testing and updating, etc.) with a wide range of applications in aerospace, civil,</w:t>
      </w:r>
      <w:r w:rsidR="001B094B">
        <w:rPr>
          <w:rFonts w:ascii="Garamond" w:hAnsi="Garamond"/>
          <w:lang w:eastAsia="zh-CN"/>
        </w:rPr>
        <w:t xml:space="preserve"> and</w:t>
      </w:r>
      <w:r w:rsidR="005123AC">
        <w:rPr>
          <w:rFonts w:ascii="Garamond" w:hAnsi="Garamond"/>
          <w:lang w:eastAsia="zh-CN"/>
        </w:rPr>
        <w:t xml:space="preserve"> automobile </w:t>
      </w:r>
      <w:r w:rsidR="001B094B">
        <w:rPr>
          <w:rFonts w:ascii="Garamond" w:hAnsi="Garamond"/>
          <w:lang w:eastAsia="zh-CN"/>
        </w:rPr>
        <w:t>industries</w:t>
      </w:r>
      <w:r w:rsidR="005123AC">
        <w:rPr>
          <w:rFonts w:ascii="Garamond" w:hAnsi="Garamond"/>
          <w:lang w:eastAsia="zh-CN"/>
        </w:rPr>
        <w:t xml:space="preserve">. </w:t>
      </w:r>
      <w:r w:rsidR="008179F1">
        <w:rPr>
          <w:rFonts w:ascii="Garamond" w:hAnsi="Garamond"/>
          <w:lang w:eastAsia="zh-CN"/>
        </w:rPr>
        <w:t>The asp</w:t>
      </w:r>
      <w:r w:rsidR="00516A79">
        <w:rPr>
          <w:rFonts w:ascii="Garamond" w:hAnsi="Garamond"/>
          <w:lang w:eastAsia="zh-CN"/>
        </w:rPr>
        <w:t>iration of this</w:t>
      </w:r>
      <w:r w:rsidR="005123AC">
        <w:rPr>
          <w:rFonts w:ascii="Garamond" w:hAnsi="Garamond"/>
          <w:lang w:eastAsia="zh-CN"/>
        </w:rPr>
        <w:t xml:space="preserve"> special issue is</w:t>
      </w:r>
      <w:r w:rsidR="00516A79">
        <w:rPr>
          <w:rFonts w:ascii="Garamond" w:hAnsi="Garamond"/>
          <w:lang w:eastAsia="zh-CN"/>
        </w:rPr>
        <w:t xml:space="preserve"> to stimulate further development of model updating with the new challenge</w:t>
      </w:r>
      <w:r w:rsidR="00501E3E">
        <w:rPr>
          <w:rFonts w:ascii="Garamond" w:hAnsi="Garamond"/>
          <w:lang w:eastAsia="zh-CN"/>
        </w:rPr>
        <w:t>s</w:t>
      </w:r>
      <w:r w:rsidR="00516A79">
        <w:rPr>
          <w:rFonts w:ascii="Garamond" w:hAnsi="Garamond"/>
          <w:lang w:eastAsia="zh-CN"/>
        </w:rPr>
        <w:t xml:space="preserve"> of </w:t>
      </w:r>
      <w:r w:rsidR="00501E3E">
        <w:rPr>
          <w:rFonts w:ascii="Garamond" w:hAnsi="Garamond"/>
          <w:lang w:eastAsia="zh-CN"/>
        </w:rPr>
        <w:t xml:space="preserve">multi-sources of uncertainties, strong nonlinearity of complex systems, and scarcity of on-site experiments. </w:t>
      </w:r>
    </w:p>
    <w:p w14:paraId="53C47AA3" w14:textId="77777777" w:rsidR="00501E3E" w:rsidRDefault="00501E3E" w:rsidP="00885D6F">
      <w:pPr>
        <w:jc w:val="both"/>
        <w:rPr>
          <w:rFonts w:ascii="Garamond" w:hAnsi="Garamond"/>
          <w:lang w:eastAsia="zh-CN"/>
        </w:rPr>
      </w:pPr>
      <w:r>
        <w:rPr>
          <w:rFonts w:ascii="Garamond" w:hAnsi="Garamond"/>
          <w:lang w:eastAsia="zh-CN"/>
        </w:rPr>
        <w:t xml:space="preserve">We appreciate </w:t>
      </w:r>
      <w:r w:rsidR="00CF611C">
        <w:rPr>
          <w:rFonts w:ascii="Garamond" w:hAnsi="Garamond"/>
          <w:lang w:eastAsia="zh-CN"/>
        </w:rPr>
        <w:t xml:space="preserve">all the authors who contribute their valuable works and all the reviewers whose time and effort are critical for the success of this special issue. </w:t>
      </w:r>
    </w:p>
    <w:p w14:paraId="33A1AE42" w14:textId="77777777" w:rsidR="008C2492" w:rsidRPr="001B094B" w:rsidRDefault="001B094B" w:rsidP="00885D6F">
      <w:pPr>
        <w:jc w:val="both"/>
        <w:rPr>
          <w:rFonts w:ascii="Garamond" w:hAnsi="Garamond"/>
          <w:b/>
          <w:lang w:eastAsia="zh-CN"/>
        </w:rPr>
      </w:pPr>
      <w:r w:rsidRPr="001B094B">
        <w:rPr>
          <w:rFonts w:ascii="Garamond" w:hAnsi="Garamond"/>
          <w:b/>
          <w:lang w:eastAsia="zh-CN"/>
        </w:rPr>
        <w:t>List of contributions</w:t>
      </w:r>
    </w:p>
    <w:p w14:paraId="75EE625C" w14:textId="18B688A7" w:rsidR="008C1F86" w:rsidRPr="008C1F86" w:rsidRDefault="008C2492" w:rsidP="008C1F86">
      <w:pPr>
        <w:autoSpaceDE w:val="0"/>
        <w:autoSpaceDN w:val="0"/>
        <w:adjustRightInd w:val="0"/>
        <w:spacing w:line="240" w:lineRule="auto"/>
        <w:ind w:left="640" w:hanging="640"/>
        <w:rPr>
          <w:rFonts w:ascii="Garamond" w:hAnsi="Garamond" w:cs="Times New Roman"/>
          <w:noProof/>
          <w:szCs w:val="24"/>
        </w:rPr>
      </w:pPr>
      <w:r>
        <w:rPr>
          <w:rFonts w:ascii="Garamond" w:hAnsi="Garamond"/>
          <w:lang w:eastAsia="zh-CN"/>
        </w:rPr>
        <w:fldChar w:fldCharType="begin" w:fldLock="1"/>
      </w:r>
      <w:r>
        <w:rPr>
          <w:rFonts w:ascii="Garamond" w:hAnsi="Garamond"/>
          <w:lang w:eastAsia="zh-CN"/>
        </w:rPr>
        <w:instrText xml:space="preserve">ADDIN Mendeley Bibliography CSL_BIBLIOGRAPHY </w:instrText>
      </w:r>
      <w:r>
        <w:rPr>
          <w:rFonts w:ascii="Garamond" w:hAnsi="Garamond"/>
          <w:lang w:eastAsia="zh-CN"/>
        </w:rPr>
        <w:fldChar w:fldCharType="separate"/>
      </w:r>
      <w:r w:rsidR="008C1F86" w:rsidRPr="008C1F86">
        <w:rPr>
          <w:rFonts w:ascii="Garamond" w:hAnsi="Garamond" w:cs="Times New Roman"/>
          <w:noProof/>
          <w:szCs w:val="24"/>
        </w:rPr>
        <w:t>[1]</w:t>
      </w:r>
      <w:r w:rsidR="008C1F86" w:rsidRPr="008C1F86">
        <w:rPr>
          <w:rFonts w:ascii="Garamond" w:hAnsi="Garamond" w:cs="Times New Roman"/>
          <w:noProof/>
          <w:szCs w:val="24"/>
        </w:rPr>
        <w:tab/>
        <w:t>A. Lye, A. Cicirello, E. Patelli, Sampling methods for solving Bayesian model updating problems: A tutorial, Mech. Syst. Signal Process. 159 (2021) 107760. https://doi.org/10.1016/j.ymssp.2021.107760.</w:t>
      </w:r>
    </w:p>
    <w:p w14:paraId="55405011"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2]</w:t>
      </w:r>
      <w:r w:rsidRPr="008C1F86">
        <w:rPr>
          <w:rFonts w:ascii="Garamond" w:hAnsi="Garamond" w:cs="Times New Roman"/>
          <w:noProof/>
          <w:szCs w:val="24"/>
        </w:rPr>
        <w:tab/>
        <w:t>M. Kitahara, S. Bi, M. Broggi, M. Beer, Nonparametric Bayesian stochastic model updating with hybrid uncertainties, Mech. Syst. Signal Process. 163 (2022) 108195. https://doi.org/10.1016/j.ymssp.2021.108195.</w:t>
      </w:r>
    </w:p>
    <w:p w14:paraId="1F4C84B4"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3]</w:t>
      </w:r>
      <w:r w:rsidRPr="008C1F86">
        <w:rPr>
          <w:rFonts w:ascii="Garamond" w:hAnsi="Garamond" w:cs="Times New Roman"/>
          <w:noProof/>
          <w:szCs w:val="24"/>
        </w:rPr>
        <w:tab/>
        <w:t>W.-J. Yan, S.-Z. Cao, W.-X. Ren, K.-V. Yuen, D. Li, L. Katafygiotis, Vectorization and distributed parallelization of Bayesian model updating based on a multivariate complex-valued probabilistic model of frequency response functions, Mech. Syst. Signal Process. 156 (2021) 107615. https://doi.org/10.1016/j.ymssp.2021.107615.</w:t>
      </w:r>
    </w:p>
    <w:p w14:paraId="558BAFC7"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4]</w:t>
      </w:r>
      <w:r w:rsidRPr="008C1F86">
        <w:rPr>
          <w:rFonts w:ascii="Garamond" w:hAnsi="Garamond" w:cs="Times New Roman"/>
          <w:noProof/>
          <w:szCs w:val="24"/>
        </w:rPr>
        <w:tab/>
        <w:t>D.J. Jerez, H.A. Jensen, M. Beer, M. Broggi, Contaminant source identification in water distribution networks: A Bayesian framework, Mech. Syst. Signal Process. 159 (2021) 107834. https://doi.org/10.1016/j.ymssp.2021.107834.</w:t>
      </w:r>
    </w:p>
    <w:p w14:paraId="6AE33C95"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5]</w:t>
      </w:r>
      <w:r w:rsidRPr="008C1F86">
        <w:rPr>
          <w:rFonts w:ascii="Garamond" w:hAnsi="Garamond" w:cs="Times New Roman"/>
          <w:noProof/>
          <w:szCs w:val="24"/>
        </w:rPr>
        <w:tab/>
        <w:t>J. Ouyang, Y. Liu, Model updating for slope stability assessment in spatially varying soil parameters using multi-type observations, Mech. Syst. Signal Process. 171 (2022) 108906. https://doi.org/10.1016/J.YMSSP.2022.108906.</w:t>
      </w:r>
    </w:p>
    <w:p w14:paraId="2A98116C"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6]</w:t>
      </w:r>
      <w:r w:rsidRPr="008C1F86">
        <w:rPr>
          <w:rFonts w:ascii="Garamond" w:hAnsi="Garamond" w:cs="Times New Roman"/>
          <w:noProof/>
          <w:szCs w:val="24"/>
        </w:rPr>
        <w:tab/>
        <w:t>J. He, J. Chen, X. Ren, J. Li, Uncertainty Quantification of Random Fields Based on Spatially Sparse Data by Synthesizing Bayesian Compressive Sensing and Stochastic Harmonic Function, Mech. Syst. Signal Process. 153 (2021) 107377. https://doi.org/10.1016/j.ymssp.2020.107377.</w:t>
      </w:r>
    </w:p>
    <w:p w14:paraId="26E1284A"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lastRenderedPageBreak/>
        <w:t>[7]</w:t>
      </w:r>
      <w:r w:rsidRPr="008C1F86">
        <w:rPr>
          <w:rFonts w:ascii="Garamond" w:hAnsi="Garamond" w:cs="Times New Roman"/>
          <w:noProof/>
          <w:szCs w:val="24"/>
        </w:rPr>
        <w:tab/>
        <w:t>M.G.R. Faes, M.A. Valdebenito, D. Moens, M. Beer, Operator norm theory as an efficient tool to propagate hybrid uncertainties and calculate imprecise probabilities, Mech. Syst. Signal Process. 152 (2021) 107482. https://doi.org/10.1016/j.ymssp.2020.107482.</w:t>
      </w:r>
    </w:p>
    <w:p w14:paraId="26D3605F"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8]</w:t>
      </w:r>
      <w:r w:rsidRPr="008C1F86">
        <w:rPr>
          <w:rFonts w:ascii="Garamond" w:hAnsi="Garamond" w:cs="Times New Roman"/>
          <w:noProof/>
          <w:szCs w:val="24"/>
        </w:rPr>
        <w:tab/>
        <w:t>G. Chen, D. Yang, A unified analysis framework of static and dynamic structural reliabilities based on direct probability integral method, Mech. Syst. Signal Process. 158 (2021) 107783. https://doi.org/10.1016/j.ymssp.2021.107783.</w:t>
      </w:r>
    </w:p>
    <w:p w14:paraId="1624ECEA"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9]</w:t>
      </w:r>
      <w:r w:rsidRPr="008C1F86">
        <w:rPr>
          <w:rFonts w:ascii="Garamond" w:hAnsi="Garamond" w:cs="Times New Roman"/>
          <w:noProof/>
          <w:szCs w:val="24"/>
        </w:rPr>
        <w:tab/>
        <w:t>C. van Mierlo, L. Burmberger, M. Daub, F. Duddeck, M.G.R. Faes, D. Moens, Interval methods for lack-of-knowledge uncertainty in crash analysis, Mech. Syst. Signal Process. 168 (2022) 108574. https://doi.org/10.1016/j.ymssp.2021.108574.</w:t>
      </w:r>
    </w:p>
    <w:p w14:paraId="21A17CAA"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10]</w:t>
      </w:r>
      <w:r w:rsidRPr="008C1F86">
        <w:rPr>
          <w:rFonts w:ascii="Garamond" w:hAnsi="Garamond" w:cs="Times New Roman"/>
          <w:noProof/>
          <w:szCs w:val="24"/>
        </w:rPr>
        <w:tab/>
        <w:t>C. Yang, H. Ouyang, A novel load-dependent sensor placement method for model updating based on time-dependent reliability optimization considering multi-source uncertainties, Mech. Syst. Signal Process. 165 (2022) 108386. https://doi.org/10.1016/j.ymssp.2021.108386.</w:t>
      </w:r>
    </w:p>
    <w:p w14:paraId="4B384D50"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11]</w:t>
      </w:r>
      <w:r w:rsidRPr="008C1F86">
        <w:rPr>
          <w:rFonts w:ascii="Garamond" w:hAnsi="Garamond" w:cs="Times New Roman"/>
          <w:noProof/>
          <w:szCs w:val="24"/>
        </w:rPr>
        <w:tab/>
        <w:t>Y. Liu, L. Wang, Z. Qiu, X. Chen, A dynamic force reconstruction method based on modified Kalman filter using acceleration responses under multi-source uncertain samples, Mech. Syst. Signal Process. 159 (2021) 107761. https://doi.org/10.1016/j.ymssp.2021.107761.</w:t>
      </w:r>
    </w:p>
    <w:p w14:paraId="49FAE1CF"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12]</w:t>
      </w:r>
      <w:r w:rsidRPr="008C1F86">
        <w:rPr>
          <w:rFonts w:ascii="Garamond" w:hAnsi="Garamond" w:cs="Times New Roman"/>
          <w:noProof/>
          <w:szCs w:val="24"/>
        </w:rPr>
        <w:tab/>
        <w:t>Y. Bai, Y. Ma, Q. Yang, J. Florez-Lopez, X. Li, F. Biondini, Earthquake-induced damage updating for remaining-life assessment of steel frame substructure systems, Mech. Syst. Signal Process. 159 (2021) 107782. https://doi.org/10.1016/j.ymssp.2021.107782.</w:t>
      </w:r>
    </w:p>
    <w:p w14:paraId="38B5A3AF"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13]</w:t>
      </w:r>
      <w:r w:rsidRPr="008C1F86">
        <w:rPr>
          <w:rFonts w:ascii="Garamond" w:hAnsi="Garamond" w:cs="Times New Roman"/>
          <w:noProof/>
          <w:szCs w:val="24"/>
        </w:rPr>
        <w:tab/>
        <w:t>M. Song, L. Renson, B. Moaveni, G. Kerschen, Bayesian model updating and class selection of a wing-engine structure with nonlinear connections using nonlinear normal modes, Mech. Syst. Signal Process. 165 (2022) 108337. https://doi.org/10.1016/j.ymssp.2021.108337.</w:t>
      </w:r>
    </w:p>
    <w:p w14:paraId="2B55301D" w14:textId="77777777" w:rsidR="008C1F86" w:rsidRPr="008C1F86" w:rsidRDefault="008C1F86" w:rsidP="008C1F86">
      <w:pPr>
        <w:autoSpaceDE w:val="0"/>
        <w:autoSpaceDN w:val="0"/>
        <w:adjustRightInd w:val="0"/>
        <w:spacing w:line="240" w:lineRule="auto"/>
        <w:ind w:left="640" w:hanging="640"/>
        <w:rPr>
          <w:rFonts w:ascii="Garamond" w:hAnsi="Garamond" w:cs="Times New Roman"/>
          <w:noProof/>
          <w:szCs w:val="24"/>
        </w:rPr>
      </w:pPr>
      <w:r w:rsidRPr="008C1F86">
        <w:rPr>
          <w:rFonts w:ascii="Garamond" w:hAnsi="Garamond" w:cs="Times New Roman"/>
          <w:noProof/>
          <w:szCs w:val="24"/>
        </w:rPr>
        <w:t>[14]</w:t>
      </w:r>
      <w:r w:rsidRPr="008C1F86">
        <w:rPr>
          <w:rFonts w:ascii="Garamond" w:hAnsi="Garamond" w:cs="Times New Roman"/>
          <w:noProof/>
          <w:szCs w:val="24"/>
        </w:rPr>
        <w:tab/>
        <w:t>X. Wang, M. Szydlowski, J. Yuan, C. Schwingshackl, A Multi-step Interpolated-FFT procedure for full-field nonlinear modal testing of turbomachinery components, Mech. Syst. Signal Process. 169 (2022) 108771. https://doi.org/10.1016/j.ymssp.2021.108771.</w:t>
      </w:r>
    </w:p>
    <w:p w14:paraId="7E23A392" w14:textId="77777777" w:rsidR="008C1F86" w:rsidRPr="008C1F86" w:rsidRDefault="008C1F86" w:rsidP="008C1F86">
      <w:pPr>
        <w:autoSpaceDE w:val="0"/>
        <w:autoSpaceDN w:val="0"/>
        <w:adjustRightInd w:val="0"/>
        <w:spacing w:line="240" w:lineRule="auto"/>
        <w:ind w:left="640" w:hanging="640"/>
        <w:rPr>
          <w:rFonts w:ascii="Garamond" w:hAnsi="Garamond"/>
          <w:noProof/>
        </w:rPr>
      </w:pPr>
      <w:r w:rsidRPr="008C1F86">
        <w:rPr>
          <w:rFonts w:ascii="Garamond" w:hAnsi="Garamond" w:cs="Times New Roman"/>
          <w:noProof/>
          <w:szCs w:val="24"/>
        </w:rPr>
        <w:t>[15]</w:t>
      </w:r>
      <w:r w:rsidRPr="008C1F86">
        <w:rPr>
          <w:rFonts w:ascii="Garamond" w:hAnsi="Garamond" w:cs="Times New Roman"/>
          <w:noProof/>
          <w:szCs w:val="24"/>
        </w:rPr>
        <w:tab/>
        <w:t>C. He, Z. Li, H. He, J. Wang, Stochastic dynamic model updating of aerospace thermal structure with a hierarchical framework, Mech. Syst. Signal Process. 160 (2021) 107892. https://doi.org/10.1016/j.ymssp.2021.107892.</w:t>
      </w:r>
    </w:p>
    <w:p w14:paraId="21D3B087" w14:textId="77777777" w:rsidR="008C2492" w:rsidRPr="00885D6F" w:rsidRDefault="008C2492" w:rsidP="00885D6F">
      <w:pPr>
        <w:jc w:val="both"/>
        <w:rPr>
          <w:rFonts w:ascii="Garamond" w:hAnsi="Garamond"/>
          <w:lang w:eastAsia="zh-CN"/>
        </w:rPr>
      </w:pPr>
      <w:r>
        <w:rPr>
          <w:rFonts w:ascii="Garamond" w:hAnsi="Garamond"/>
          <w:lang w:eastAsia="zh-CN"/>
        </w:rPr>
        <w:fldChar w:fldCharType="end"/>
      </w:r>
    </w:p>
    <w:sectPr w:rsidR="008C2492" w:rsidRPr="00885D6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0F73E1" w14:textId="77777777" w:rsidR="00065929" w:rsidRDefault="00065929" w:rsidP="008C1F86">
      <w:pPr>
        <w:spacing w:after="0" w:line="240" w:lineRule="auto"/>
      </w:pPr>
      <w:r>
        <w:separator/>
      </w:r>
    </w:p>
  </w:endnote>
  <w:endnote w:type="continuationSeparator" w:id="0">
    <w:p w14:paraId="6812ABAF" w14:textId="77777777" w:rsidR="00065929" w:rsidRDefault="00065929" w:rsidP="008C1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30C094" w14:textId="77777777" w:rsidR="00065929" w:rsidRDefault="00065929" w:rsidP="008C1F86">
      <w:pPr>
        <w:spacing w:after="0" w:line="240" w:lineRule="auto"/>
      </w:pPr>
      <w:r>
        <w:separator/>
      </w:r>
    </w:p>
  </w:footnote>
  <w:footnote w:type="continuationSeparator" w:id="0">
    <w:p w14:paraId="5E118378" w14:textId="77777777" w:rsidR="00065929" w:rsidRDefault="00065929" w:rsidP="008C1F8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ytDA0tzSyNLW0MDdQ0lEKTi0uzszPAykwNK4FABkIba0tAAAA"/>
  </w:docVars>
  <w:rsids>
    <w:rsidRoot w:val="00C82FBE"/>
    <w:rsid w:val="00003ED9"/>
    <w:rsid w:val="000175B7"/>
    <w:rsid w:val="00027239"/>
    <w:rsid w:val="000350A3"/>
    <w:rsid w:val="000652CD"/>
    <w:rsid w:val="00065929"/>
    <w:rsid w:val="000B7733"/>
    <w:rsid w:val="000D2704"/>
    <w:rsid w:val="001072CC"/>
    <w:rsid w:val="00120B30"/>
    <w:rsid w:val="00150253"/>
    <w:rsid w:val="00167898"/>
    <w:rsid w:val="001B094B"/>
    <w:rsid w:val="001C6864"/>
    <w:rsid w:val="00273B60"/>
    <w:rsid w:val="00281A80"/>
    <w:rsid w:val="002E4CD3"/>
    <w:rsid w:val="00316B6B"/>
    <w:rsid w:val="003473FE"/>
    <w:rsid w:val="003516B9"/>
    <w:rsid w:val="00361AC6"/>
    <w:rsid w:val="003635C6"/>
    <w:rsid w:val="00366BD1"/>
    <w:rsid w:val="003A09B4"/>
    <w:rsid w:val="003F5BA1"/>
    <w:rsid w:val="00413248"/>
    <w:rsid w:val="00484745"/>
    <w:rsid w:val="004B1C6A"/>
    <w:rsid w:val="004C29AD"/>
    <w:rsid w:val="00501D19"/>
    <w:rsid w:val="00501E3E"/>
    <w:rsid w:val="005036D1"/>
    <w:rsid w:val="005123AC"/>
    <w:rsid w:val="00516A79"/>
    <w:rsid w:val="005212CD"/>
    <w:rsid w:val="005228F9"/>
    <w:rsid w:val="00531DA4"/>
    <w:rsid w:val="00533D72"/>
    <w:rsid w:val="005B3924"/>
    <w:rsid w:val="005C5AA6"/>
    <w:rsid w:val="005E09F6"/>
    <w:rsid w:val="006171C0"/>
    <w:rsid w:val="00627A93"/>
    <w:rsid w:val="00697F2E"/>
    <w:rsid w:val="006C041F"/>
    <w:rsid w:val="006F04D8"/>
    <w:rsid w:val="00722851"/>
    <w:rsid w:val="00724C96"/>
    <w:rsid w:val="007334BA"/>
    <w:rsid w:val="0075404D"/>
    <w:rsid w:val="007815CC"/>
    <w:rsid w:val="007A2271"/>
    <w:rsid w:val="008179F1"/>
    <w:rsid w:val="00885D6F"/>
    <w:rsid w:val="008C1F86"/>
    <w:rsid w:val="008C2492"/>
    <w:rsid w:val="008D0F7F"/>
    <w:rsid w:val="008F1EB2"/>
    <w:rsid w:val="009202F5"/>
    <w:rsid w:val="00960B41"/>
    <w:rsid w:val="009618FF"/>
    <w:rsid w:val="00977633"/>
    <w:rsid w:val="00983D74"/>
    <w:rsid w:val="00985078"/>
    <w:rsid w:val="0099705B"/>
    <w:rsid w:val="009B086D"/>
    <w:rsid w:val="009D78E0"/>
    <w:rsid w:val="009E64B6"/>
    <w:rsid w:val="009F0E4E"/>
    <w:rsid w:val="00A21951"/>
    <w:rsid w:val="00A24D64"/>
    <w:rsid w:val="00A3009A"/>
    <w:rsid w:val="00A33D32"/>
    <w:rsid w:val="00A56041"/>
    <w:rsid w:val="00A61EA6"/>
    <w:rsid w:val="00A800C4"/>
    <w:rsid w:val="00AC0F03"/>
    <w:rsid w:val="00AD7493"/>
    <w:rsid w:val="00AF33C1"/>
    <w:rsid w:val="00AF6F98"/>
    <w:rsid w:val="00AF76F9"/>
    <w:rsid w:val="00B57098"/>
    <w:rsid w:val="00B570AD"/>
    <w:rsid w:val="00B71E2D"/>
    <w:rsid w:val="00BE7F58"/>
    <w:rsid w:val="00C00B0D"/>
    <w:rsid w:val="00C209A8"/>
    <w:rsid w:val="00C5377C"/>
    <w:rsid w:val="00C61F8D"/>
    <w:rsid w:val="00C7073E"/>
    <w:rsid w:val="00C82FBE"/>
    <w:rsid w:val="00CA25DA"/>
    <w:rsid w:val="00CE254D"/>
    <w:rsid w:val="00CE78E2"/>
    <w:rsid w:val="00CF611C"/>
    <w:rsid w:val="00D26607"/>
    <w:rsid w:val="00D271D6"/>
    <w:rsid w:val="00DC207F"/>
    <w:rsid w:val="00E60948"/>
    <w:rsid w:val="00E61C24"/>
    <w:rsid w:val="00E74D62"/>
    <w:rsid w:val="00EB5AF8"/>
    <w:rsid w:val="00EC07FD"/>
    <w:rsid w:val="00F1265B"/>
    <w:rsid w:val="00F30A10"/>
    <w:rsid w:val="00F67597"/>
    <w:rsid w:val="00FB7B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77838C"/>
  <w15:chartTrackingRefBased/>
  <w15:docId w15:val="{5BFDD0B6-56F4-4F39-9BAF-27BBA3D29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2FBE"/>
    <w:pPr>
      <w:spacing w:after="160" w:line="259" w:lineRule="auto"/>
    </w:pPr>
    <w:rPr>
      <w:rFonts w:eastAsia="SimSun"/>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1F8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C1F86"/>
    <w:rPr>
      <w:rFonts w:eastAsia="SimSun"/>
      <w:kern w:val="0"/>
      <w:sz w:val="18"/>
      <w:szCs w:val="18"/>
      <w:lang w:eastAsia="en-US"/>
    </w:rPr>
  </w:style>
  <w:style w:type="paragraph" w:styleId="Footer">
    <w:name w:val="footer"/>
    <w:basedOn w:val="Normal"/>
    <w:link w:val="FooterChar"/>
    <w:uiPriority w:val="99"/>
    <w:unhideWhenUsed/>
    <w:rsid w:val="008C1F8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C1F86"/>
    <w:rPr>
      <w:rFonts w:eastAsia="SimSun"/>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7866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3FDDA-EA14-458B-A614-473307182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3685</Words>
  <Characters>78010</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feng.bi</dc:creator>
  <cp:keywords/>
  <dc:description/>
  <cp:lastModifiedBy>Mottershead, John</cp:lastModifiedBy>
  <cp:revision>2</cp:revision>
  <dcterms:created xsi:type="dcterms:W3CDTF">2022-02-15T09:24:00Z</dcterms:created>
  <dcterms:modified xsi:type="dcterms:W3CDTF">2022-02-15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ety-of-mechanical-engineers</vt:lpwstr>
  </property>
  <property fmtid="{D5CDD505-2E9C-101B-9397-08002B2CF9AE}" pid="7" name="Mendeley Recent Style Name 2_1">
    <vt:lpwstr>American Society of Mechanical Engineers</vt:lpwstr>
  </property>
  <property fmtid="{D5CDD505-2E9C-101B-9397-08002B2CF9AE}" pid="8" name="Mendeley Recent Style Id 3_1">
    <vt:lpwstr>https://csl.mendeley.com/styles/490887091/american-society-of-mechanical-engineers</vt:lpwstr>
  </property>
  <property fmtid="{D5CDD505-2E9C-101B-9397-08002B2CF9AE}" pid="9" name="Mendeley Recent Style Name 3_1">
    <vt:lpwstr>American Society of Mechanical Engineers - Sifeng Bi, Ph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chanical-systems-and-signal-processing</vt:lpwstr>
  </property>
  <property fmtid="{D5CDD505-2E9C-101B-9397-08002B2CF9AE}" pid="15" name="Mendeley Recent Style Name 6_1">
    <vt:lpwstr>Mechanical Systems and Signal Process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4a2e7f-1cde-3553-80e9-d588c847ffb7</vt:lpwstr>
  </property>
  <property fmtid="{D5CDD505-2E9C-101B-9397-08002B2CF9AE}" pid="24" name="Mendeley Citation Style_1">
    <vt:lpwstr>http://www.zotero.org/styles/mechanical-systems-and-signal-processing</vt:lpwstr>
  </property>
</Properties>
</file>